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C9B8963" w14:textId="77777777" w:rsidR="00B72096" w:rsidRPr="00B72096" w:rsidRDefault="00B72096" w:rsidP="00804492">
      <w:pPr>
        <w:spacing w:after="360"/>
        <w:jc w:val="center"/>
        <w:rPr>
          <w:rFonts w:ascii="Times New Roman" w:hAnsi="Times New Roman" w:cs="Times New Roman"/>
          <w:b/>
          <w:sz w:val="40"/>
          <w:szCs w:val="40"/>
          <w:u w:val="single"/>
          <w:lang w:val="en-GB"/>
        </w:rPr>
      </w:pPr>
    </w:p>
    <w:p w14:paraId="1EAC04B1" w14:textId="77777777" w:rsidR="00B72096" w:rsidRDefault="00B72096" w:rsidP="00B72096">
      <w:pPr>
        <w:pStyle w:val="Papertext"/>
        <w:jc w:val="center"/>
        <w:rPr>
          <w:rFonts w:eastAsiaTheme="minorHAnsi" w:cs="Times New Roman"/>
          <w:b/>
          <w:color w:val="auto"/>
          <w:sz w:val="32"/>
          <w:szCs w:val="32"/>
          <w:u w:val="single"/>
          <w:bdr w:val="none" w:sz="0" w:space="0" w:color="auto"/>
          <w:lang w:eastAsia="en-US"/>
        </w:rPr>
      </w:pPr>
      <w:r w:rsidRPr="00B72096">
        <w:rPr>
          <w:rFonts w:eastAsiaTheme="minorHAnsi" w:cs="Times New Roman"/>
          <w:b/>
          <w:color w:val="auto"/>
          <w:sz w:val="32"/>
          <w:szCs w:val="32"/>
          <w:u w:val="single"/>
          <w:bdr w:val="none" w:sz="0" w:space="0" w:color="auto"/>
          <w:lang w:eastAsia="en-US"/>
        </w:rPr>
        <w:t>Supplementary Materials</w:t>
      </w:r>
    </w:p>
    <w:p w14:paraId="5800DBE0" w14:textId="45A3B461" w:rsidR="00B72096" w:rsidRDefault="00B72096" w:rsidP="00B72096">
      <w:pPr>
        <w:pStyle w:val="Papertext"/>
        <w:jc w:val="center"/>
        <w:rPr>
          <w:b/>
          <w:bCs/>
          <w:sz w:val="32"/>
          <w:szCs w:val="32"/>
        </w:rPr>
      </w:pPr>
      <w:r w:rsidRPr="00B72096">
        <w:rPr>
          <w:b/>
          <w:bCs/>
          <w:sz w:val="32"/>
          <w:szCs w:val="32"/>
        </w:rPr>
        <w:t xml:space="preserve">Bats as putative </w:t>
      </w:r>
      <w:r w:rsidR="004E4411" w:rsidRPr="0048428F">
        <w:rPr>
          <w:b/>
          <w:bCs/>
          <w:i/>
          <w:sz w:val="32"/>
          <w:szCs w:val="32"/>
        </w:rPr>
        <w:t>Zaire ebolavirus</w:t>
      </w:r>
      <w:r w:rsidR="00DC7563">
        <w:rPr>
          <w:b/>
          <w:bCs/>
          <w:sz w:val="32"/>
          <w:szCs w:val="32"/>
        </w:rPr>
        <w:t xml:space="preserve"> </w:t>
      </w:r>
      <w:r w:rsidRPr="00B72096">
        <w:rPr>
          <w:b/>
          <w:bCs/>
          <w:sz w:val="32"/>
          <w:szCs w:val="32"/>
        </w:rPr>
        <w:t>reservoir hosts and their habitat suitability in Africa</w:t>
      </w:r>
    </w:p>
    <w:p w14:paraId="4F04DA4A" w14:textId="77777777" w:rsidR="00B72096" w:rsidRDefault="00B72096" w:rsidP="00B72096">
      <w:pPr>
        <w:pStyle w:val="Papertext"/>
        <w:jc w:val="center"/>
        <w:rPr>
          <w:b/>
          <w:bCs/>
          <w:sz w:val="32"/>
          <w:szCs w:val="32"/>
        </w:rPr>
      </w:pPr>
    </w:p>
    <w:p w14:paraId="23E57480" w14:textId="01ACD970" w:rsidR="00B72096" w:rsidRDefault="00B72096" w:rsidP="00B72096">
      <w:pPr>
        <w:pStyle w:val="Papertext"/>
        <w:jc w:val="center"/>
        <w:rPr>
          <w:vertAlign w:val="superscript"/>
          <w:lang w:val="de-DE"/>
        </w:rPr>
      </w:pPr>
      <w:r>
        <w:rPr>
          <w:lang w:val="de-DE"/>
        </w:rPr>
        <w:t>Lisa K. Koch</w:t>
      </w:r>
      <w:r>
        <w:rPr>
          <w:vertAlign w:val="superscript"/>
          <w:lang w:val="de-DE"/>
        </w:rPr>
        <w:t>1*</w:t>
      </w:r>
      <w:r>
        <w:rPr>
          <w:lang w:val="de-DE"/>
        </w:rPr>
        <w:t>, Sarah Cunze</w:t>
      </w:r>
      <w:r>
        <w:rPr>
          <w:vertAlign w:val="superscript"/>
          <w:lang w:val="de-DE"/>
        </w:rPr>
        <w:t>1</w:t>
      </w:r>
      <w:r>
        <w:rPr>
          <w:lang w:val="de-DE"/>
        </w:rPr>
        <w:t>, Judith Kochmann</w:t>
      </w:r>
      <w:r>
        <w:rPr>
          <w:vertAlign w:val="superscript"/>
          <w:lang w:val="de-DE"/>
        </w:rPr>
        <w:t>2</w:t>
      </w:r>
      <w:r>
        <w:rPr>
          <w:lang w:val="de-DE"/>
        </w:rPr>
        <w:t xml:space="preserve"> and Sven Klimpel</w:t>
      </w:r>
      <w:r>
        <w:rPr>
          <w:vertAlign w:val="superscript"/>
          <w:lang w:val="de-DE"/>
        </w:rPr>
        <w:t>1,2</w:t>
      </w:r>
    </w:p>
    <w:p w14:paraId="5F1E410D" w14:textId="26B285BD" w:rsidR="00B72096" w:rsidRDefault="00B72096" w:rsidP="00B72096">
      <w:pPr>
        <w:pStyle w:val="Papertext"/>
        <w:jc w:val="center"/>
        <w:rPr>
          <w:vertAlign w:val="superscript"/>
          <w:lang w:val="de-DE"/>
        </w:rPr>
      </w:pPr>
    </w:p>
    <w:p w14:paraId="29C1715D" w14:textId="77777777" w:rsidR="00B72096" w:rsidRDefault="00B72096" w:rsidP="00B72096">
      <w:pPr>
        <w:pStyle w:val="Papertext"/>
        <w:jc w:val="center"/>
        <w:rPr>
          <w:lang w:val="de-DE"/>
        </w:rPr>
      </w:pPr>
    </w:p>
    <w:p w14:paraId="34B312DD" w14:textId="77777777" w:rsidR="00B72096" w:rsidRDefault="00B72096" w:rsidP="00B72096">
      <w:pPr>
        <w:pStyle w:val="Papertext"/>
        <w:jc w:val="center"/>
        <w:rPr>
          <w:kern w:val="24"/>
        </w:rPr>
      </w:pPr>
      <w:r>
        <w:rPr>
          <w:kern w:val="24"/>
          <w:vertAlign w:val="superscript"/>
        </w:rPr>
        <w:t xml:space="preserve">1 </w:t>
      </w:r>
      <w:r>
        <w:rPr>
          <w:kern w:val="24"/>
        </w:rPr>
        <w:t>Goethe-University, Institute for Ecology, Evolution and Diversity; D60438 Frankfurt/Main, Germany</w:t>
      </w:r>
    </w:p>
    <w:p w14:paraId="54E7833F" w14:textId="5D634C9B" w:rsidR="00B72096" w:rsidRPr="004E4411" w:rsidRDefault="00B72096" w:rsidP="00B72096">
      <w:pPr>
        <w:pStyle w:val="Papertext"/>
        <w:jc w:val="center"/>
        <w:rPr>
          <w:kern w:val="24"/>
          <w:lang w:val="de-DE"/>
        </w:rPr>
      </w:pPr>
      <w:r w:rsidRPr="004E4411">
        <w:rPr>
          <w:kern w:val="24"/>
          <w:vertAlign w:val="superscript"/>
          <w:lang w:val="de-DE"/>
        </w:rPr>
        <w:t xml:space="preserve">2 </w:t>
      </w:r>
      <w:r w:rsidRPr="004E4411">
        <w:rPr>
          <w:kern w:val="24"/>
          <w:lang w:val="de-DE"/>
        </w:rPr>
        <w:t>Senckenberg Gesellschaft für Naturforschung;</w:t>
      </w:r>
      <w:r w:rsidRPr="004E4411">
        <w:rPr>
          <w:lang w:val="de-DE"/>
        </w:rPr>
        <w:t xml:space="preserve"> </w:t>
      </w:r>
      <w:r w:rsidR="004E4411">
        <w:rPr>
          <w:lang w:val="de-DE"/>
        </w:rPr>
        <w:t xml:space="preserve">Senckenberg </w:t>
      </w:r>
      <w:r w:rsidRPr="004E4411">
        <w:rPr>
          <w:lang w:val="de-DE"/>
        </w:rPr>
        <w:t>Biodiversity and Climate Research Centre, D</w:t>
      </w:r>
      <w:r w:rsidRPr="004E4411">
        <w:rPr>
          <w:kern w:val="24"/>
          <w:lang w:val="de-DE"/>
        </w:rPr>
        <w:t>60438 Frankfurt/Main, Germany</w:t>
      </w:r>
    </w:p>
    <w:p w14:paraId="50A2F55B" w14:textId="483CCE12" w:rsidR="00B72096" w:rsidRPr="004E4411" w:rsidRDefault="00B72096" w:rsidP="00B72096">
      <w:pPr>
        <w:pStyle w:val="Papertext"/>
        <w:rPr>
          <w:lang w:val="de-DE"/>
        </w:rPr>
      </w:pPr>
    </w:p>
    <w:p w14:paraId="5FBA6539" w14:textId="0CCA3000" w:rsidR="00B72096" w:rsidRPr="004E4411" w:rsidRDefault="00B72096" w:rsidP="00B72096">
      <w:pPr>
        <w:pStyle w:val="Papertext"/>
        <w:rPr>
          <w:lang w:val="de-DE"/>
        </w:rPr>
      </w:pPr>
    </w:p>
    <w:p w14:paraId="43A01FE1" w14:textId="70F3D732" w:rsidR="00B72096" w:rsidRPr="004E4411" w:rsidRDefault="00B72096" w:rsidP="00B72096">
      <w:pPr>
        <w:pStyle w:val="Papertext"/>
        <w:rPr>
          <w:lang w:val="de-DE"/>
        </w:rPr>
      </w:pPr>
    </w:p>
    <w:p w14:paraId="55939EE9" w14:textId="1B443354" w:rsidR="00B72096" w:rsidRPr="004E4411" w:rsidRDefault="00B72096" w:rsidP="00B72096">
      <w:pPr>
        <w:pStyle w:val="Papertext"/>
        <w:rPr>
          <w:lang w:val="de-DE"/>
        </w:rPr>
      </w:pPr>
    </w:p>
    <w:p w14:paraId="2271D976" w14:textId="04B04356" w:rsidR="00B72096" w:rsidRPr="004E4411" w:rsidRDefault="00B72096" w:rsidP="00B72096">
      <w:pPr>
        <w:pStyle w:val="Papertext"/>
        <w:rPr>
          <w:lang w:val="de-DE"/>
        </w:rPr>
      </w:pPr>
    </w:p>
    <w:p w14:paraId="7913E7F2" w14:textId="0BB6277A" w:rsidR="00B72096" w:rsidRPr="004E4411" w:rsidRDefault="00B72096" w:rsidP="00B72096">
      <w:pPr>
        <w:pStyle w:val="Papertext"/>
        <w:rPr>
          <w:lang w:val="de-DE"/>
        </w:rPr>
      </w:pPr>
    </w:p>
    <w:p w14:paraId="661530D6" w14:textId="55FF6073" w:rsidR="00B72096" w:rsidRPr="004E4411" w:rsidRDefault="00B72096" w:rsidP="00B72096">
      <w:pPr>
        <w:pStyle w:val="Papertext"/>
        <w:rPr>
          <w:lang w:val="de-DE"/>
        </w:rPr>
      </w:pPr>
    </w:p>
    <w:p w14:paraId="41240C65" w14:textId="77777777" w:rsidR="00B72096" w:rsidRPr="004E4411" w:rsidRDefault="00B72096" w:rsidP="00B72096">
      <w:pPr>
        <w:pStyle w:val="Papertext"/>
        <w:rPr>
          <w:lang w:val="de-DE"/>
        </w:rPr>
      </w:pPr>
    </w:p>
    <w:p w14:paraId="16AB8C5D" w14:textId="77777777" w:rsidR="00B72096" w:rsidRDefault="00B72096" w:rsidP="00B72096">
      <w:pPr>
        <w:pStyle w:val="Papertext"/>
      </w:pPr>
      <w:r>
        <w:t xml:space="preserve">*Corresponding author. </w:t>
      </w:r>
    </w:p>
    <w:p w14:paraId="4E347944" w14:textId="77777777" w:rsidR="00B72096" w:rsidRPr="00B72096" w:rsidRDefault="00B72096" w:rsidP="00B72096">
      <w:pPr>
        <w:pStyle w:val="Papertext"/>
        <w:rPr>
          <w:kern w:val="24"/>
          <w:lang w:val="de-DE"/>
        </w:rPr>
      </w:pPr>
      <w:r>
        <w:rPr>
          <w:kern w:val="24"/>
        </w:rPr>
        <w:t xml:space="preserve">Goethe-University, Institute for Ecology, Evolution and Diversity; Max-von-Laue-Str. </w:t>
      </w:r>
      <w:r w:rsidRPr="00B72096">
        <w:rPr>
          <w:kern w:val="24"/>
          <w:lang w:val="de-DE"/>
        </w:rPr>
        <w:t>13, D60438 Frankfurt/Main, Germany</w:t>
      </w:r>
    </w:p>
    <w:p w14:paraId="4E1D095B" w14:textId="77777777" w:rsidR="00B72096" w:rsidRDefault="00B72096" w:rsidP="00B72096">
      <w:pPr>
        <w:pStyle w:val="Papertext"/>
        <w:rPr>
          <w:lang w:val="de-DE"/>
        </w:rPr>
      </w:pPr>
      <w:r>
        <w:rPr>
          <w:lang w:val="de-DE"/>
        </w:rPr>
        <w:t>E-Mail: l.koch@bio.uni-frankfurt.de</w:t>
      </w:r>
    </w:p>
    <w:p w14:paraId="4AFCD83A" w14:textId="77777777" w:rsidR="00B72096" w:rsidRDefault="00B72096" w:rsidP="00B72096">
      <w:pPr>
        <w:pStyle w:val="Papertext"/>
      </w:pPr>
      <w:r>
        <w:t>ORCID: https://orcid.org/0000-0002-3064-8401</w:t>
      </w:r>
    </w:p>
    <w:p w14:paraId="69FC4BF6" w14:textId="1EFC58C2" w:rsidR="00B72096" w:rsidRPr="00B72096" w:rsidRDefault="00B72096" w:rsidP="00804492">
      <w:pPr>
        <w:spacing w:after="360"/>
        <w:jc w:val="center"/>
        <w:rPr>
          <w:rFonts w:ascii="Times New Roman" w:hAnsi="Times New Roman" w:cs="Times New Roman"/>
          <w:b/>
          <w:sz w:val="40"/>
          <w:szCs w:val="40"/>
          <w:u w:val="single"/>
          <w:lang w:val="en-GB"/>
        </w:rPr>
      </w:pPr>
    </w:p>
    <w:p w14:paraId="4EA8DFDA" w14:textId="77777777" w:rsidR="00B72096" w:rsidRPr="00B72096" w:rsidRDefault="00B72096" w:rsidP="00804492">
      <w:pPr>
        <w:spacing w:after="360"/>
        <w:jc w:val="center"/>
        <w:rPr>
          <w:rFonts w:ascii="Times New Roman" w:hAnsi="Times New Roman" w:cs="Times New Roman"/>
          <w:b/>
          <w:sz w:val="40"/>
          <w:szCs w:val="40"/>
          <w:u w:val="single"/>
          <w:lang w:val="en-GB"/>
        </w:rPr>
        <w:sectPr w:rsidR="00B72096" w:rsidRPr="00B72096" w:rsidSect="00B72096">
          <w:pgSz w:w="11906" w:h="16838"/>
          <w:pgMar w:top="737" w:right="1418" w:bottom="737" w:left="1418" w:header="709" w:footer="709" w:gutter="0"/>
          <w:cols w:space="708"/>
          <w:docGrid w:linePitch="360"/>
        </w:sectPr>
      </w:pPr>
    </w:p>
    <w:p w14:paraId="09567266" w14:textId="14770882" w:rsidR="0039345A" w:rsidRPr="00B72096" w:rsidRDefault="0039345A" w:rsidP="0039345A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B72096"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t>Supplementary material S1: Occurrence records from GBIF and the ACR 2018 and 2019</w:t>
      </w:r>
      <w:r w:rsidRPr="00B72096">
        <w:rPr>
          <w:rFonts w:ascii="Times New Roman" w:hAnsi="Times New Roman" w:cs="Times New Roman"/>
          <w:b/>
          <w:sz w:val="24"/>
          <w:szCs w:val="24"/>
          <w:lang w:val="en-GB"/>
        </w:rPr>
        <w:fldChar w:fldCharType="begin" w:fldLock="1"/>
      </w:r>
      <w:r w:rsidR="008C6EAA" w:rsidRPr="00B72096">
        <w:rPr>
          <w:rFonts w:ascii="Times New Roman" w:hAnsi="Times New Roman" w:cs="Times New Roman"/>
          <w:b/>
          <w:sz w:val="24"/>
          <w:szCs w:val="24"/>
          <w:lang w:val="en-GB"/>
        </w:rPr>
        <w:instrText>ADDIN CSL_CITATION {"citationItems":[{"id":"ITEM-1","itemData":{"author":[{"dropping-particle":"","family":"GBIF","given":"","non-dropping-particle":"","parse-names":false,"suffix":""}],"id":"ITEM-1","issued":{"date-parts":[["2018"]]},"title":"Global Biodiversity Information Facility. GBIF Home Page.","type":"webpage"},"uris":["http://www.mendeley.com/documents/?uuid=250a5ab0-1d85-4c8d-8bc4-cdfb805f1dfa"]},{"id":"ITEM-2","itemData":{"DOI":"10.13140/RG.2.2.18794.82881","ISBN":"1990-6471","ISSN":"1990-6471","author":[{"dropping-particle":"","family":"ACR","given":"","non-dropping-particle":"","parse-names":false,"suffix":""}],"id":"ITEM-2","issued":{"date-parts":[["2018"]]},"number-of-pages":"1-8028","publisher-place":"Pretoria.","title":"African Chiroptera Report 2018. AfricanBats NPC","type":"report"},"uris":["http://www.mendeley.com/documents/?uuid=546187fc-1b84-4d69-ba03-3cbcf261a75f"]},{"id":"ITEM-3","itemData":{"DOI":"10.13140/RG.2.2.27442.76482.1990-6471","author":[{"dropping-particle":"","family":"ACR","given":"","non-dropping-particle":"","parse-names":false,"suffix":""}],"id":"ITEM-3","issued":{"date-parts":[["2019"]]},"number-of-pages":"1049","title":"African Chiroptera Report 2019. AfricanBats NPC","type":"report"},"uris":["http://www.mendeley.com/documents/?uuid=58020340-26d7-4490-bf20-625fdf23b30c"]}],"mendeley":{"formattedCitation":"&lt;sup&gt;1–3&lt;/sup&gt;","plainTextFormattedCitation":"1–3","previouslyFormattedCitation":"&lt;sup&gt;1–3&lt;/sup&gt;"},"properties":{"noteIndex":0},"schema":"https://github.com/citation-style-language/schema/raw/master/csl-citation.json"}</w:instrText>
      </w:r>
      <w:r w:rsidRPr="00B72096">
        <w:rPr>
          <w:rFonts w:ascii="Times New Roman" w:hAnsi="Times New Roman" w:cs="Times New Roman"/>
          <w:b/>
          <w:sz w:val="24"/>
          <w:szCs w:val="24"/>
          <w:lang w:val="en-GB"/>
        </w:rPr>
        <w:fldChar w:fldCharType="separate"/>
      </w:r>
      <w:r w:rsidRPr="00B72096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1–3</w:t>
      </w:r>
      <w:r w:rsidRPr="00B72096">
        <w:rPr>
          <w:rFonts w:ascii="Times New Roman" w:hAnsi="Times New Roman" w:cs="Times New Roman"/>
          <w:b/>
          <w:sz w:val="24"/>
          <w:szCs w:val="24"/>
          <w:lang w:val="en-GB"/>
        </w:rPr>
        <w:fldChar w:fldCharType="end"/>
      </w:r>
      <w:r w:rsidRPr="00B72096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DC7563"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 wp14:anchorId="484B30D0" wp14:editId="258522F3">
            <wp:extent cx="9756140" cy="3781425"/>
            <wp:effectExtent l="0" t="0" r="0" b="9525"/>
            <wp:docPr id="18" name="Grafik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revision2_occ300.tif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400"/>
                    <a:stretch/>
                  </pic:blipFill>
                  <pic:spPr bwMode="auto">
                    <a:xfrm>
                      <a:off x="0" y="0"/>
                      <a:ext cx="9756140" cy="37814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C582792" w14:textId="6387F7FD" w:rsidR="0039345A" w:rsidRPr="00B72096" w:rsidRDefault="0039345A" w:rsidP="0039345A">
      <w:pPr>
        <w:rPr>
          <w:rFonts w:ascii="Times New Roman" w:hAnsi="Times New Roman" w:cs="Times New Roman"/>
          <w:sz w:val="20"/>
          <w:szCs w:val="20"/>
          <w:lang w:val="en-GB"/>
        </w:rPr>
        <w:sectPr w:rsidR="0039345A" w:rsidRPr="00B72096" w:rsidSect="00084607">
          <w:pgSz w:w="16838" w:h="11906" w:orient="landscape"/>
          <w:pgMar w:top="1418" w:right="737" w:bottom="1418" w:left="737" w:header="709" w:footer="709" w:gutter="0"/>
          <w:cols w:space="708"/>
          <w:docGrid w:linePitch="360"/>
        </w:sectPr>
      </w:pPr>
      <w:r w:rsidRPr="00B72096">
        <w:rPr>
          <w:rFonts w:ascii="Times New Roman" w:hAnsi="Times New Roman" w:cs="Times New Roman"/>
          <w:b/>
          <w:sz w:val="20"/>
          <w:szCs w:val="20"/>
          <w:lang w:val="en-GB"/>
        </w:rPr>
        <w:t xml:space="preserve">Figure </w:t>
      </w:r>
      <w:r w:rsidR="00772480" w:rsidRPr="00B72096">
        <w:rPr>
          <w:rFonts w:ascii="Times New Roman" w:hAnsi="Times New Roman" w:cs="Times New Roman"/>
          <w:b/>
          <w:sz w:val="20"/>
          <w:szCs w:val="20"/>
          <w:lang w:val="en-GB"/>
        </w:rPr>
        <w:t>S1</w:t>
      </w:r>
      <w:r w:rsidRPr="00B72096">
        <w:rPr>
          <w:rFonts w:ascii="Times New Roman" w:hAnsi="Times New Roman" w:cs="Times New Roman"/>
          <w:b/>
          <w:sz w:val="20"/>
          <w:szCs w:val="20"/>
          <w:lang w:val="en-GB"/>
        </w:rPr>
        <w:t xml:space="preserve">: Overview of the occurrence points used for modelling of the </w:t>
      </w:r>
      <w:r w:rsidR="00772480" w:rsidRPr="00B72096">
        <w:rPr>
          <w:rFonts w:ascii="Times New Roman" w:hAnsi="Times New Roman" w:cs="Times New Roman"/>
          <w:b/>
          <w:sz w:val="20"/>
          <w:szCs w:val="20"/>
          <w:lang w:val="en-GB"/>
        </w:rPr>
        <w:t xml:space="preserve">nine </w:t>
      </w:r>
      <w:r w:rsidRPr="00B72096">
        <w:rPr>
          <w:rFonts w:ascii="Times New Roman" w:hAnsi="Times New Roman" w:cs="Times New Roman"/>
          <w:b/>
          <w:sz w:val="20"/>
          <w:szCs w:val="20"/>
          <w:lang w:val="en-GB"/>
        </w:rPr>
        <w:t>bat species:</w:t>
      </w:r>
      <w:r w:rsidRPr="00B72096">
        <w:rPr>
          <w:rFonts w:ascii="Times New Roman" w:hAnsi="Times New Roman" w:cs="Times New Roman"/>
          <w:sz w:val="20"/>
          <w:szCs w:val="20"/>
          <w:lang w:val="en-GB"/>
        </w:rPr>
        <w:t xml:space="preserve"> a) </w:t>
      </w:r>
      <w:r w:rsidRPr="00B72096">
        <w:rPr>
          <w:rFonts w:ascii="Times New Roman" w:hAnsi="Times New Roman" w:cs="Times New Roman"/>
          <w:i/>
          <w:sz w:val="20"/>
          <w:szCs w:val="20"/>
          <w:lang w:val="en-GB"/>
        </w:rPr>
        <w:t>Epomops franqueti</w:t>
      </w:r>
      <w:r w:rsidRPr="00B72096">
        <w:rPr>
          <w:rFonts w:ascii="Times New Roman" w:hAnsi="Times New Roman" w:cs="Times New Roman"/>
          <w:sz w:val="20"/>
          <w:szCs w:val="20"/>
          <w:lang w:val="en-GB"/>
        </w:rPr>
        <w:t>, b) </w:t>
      </w:r>
      <w:r w:rsidRPr="00B72096">
        <w:rPr>
          <w:rFonts w:ascii="Times New Roman" w:hAnsi="Times New Roman" w:cs="Times New Roman"/>
          <w:i/>
          <w:sz w:val="20"/>
          <w:szCs w:val="20"/>
          <w:lang w:val="en-GB"/>
        </w:rPr>
        <w:t>Hypsignathus monstrosus</w:t>
      </w:r>
      <w:r w:rsidRPr="00B72096">
        <w:rPr>
          <w:rFonts w:ascii="Times New Roman" w:hAnsi="Times New Roman" w:cs="Times New Roman"/>
          <w:sz w:val="20"/>
          <w:szCs w:val="20"/>
          <w:lang w:val="en-GB"/>
        </w:rPr>
        <w:t xml:space="preserve">, c) </w:t>
      </w:r>
      <w:r w:rsidRPr="00B72096">
        <w:rPr>
          <w:rFonts w:ascii="Times New Roman" w:hAnsi="Times New Roman" w:cs="Times New Roman"/>
          <w:i/>
          <w:sz w:val="20"/>
          <w:szCs w:val="20"/>
          <w:lang w:val="en-GB"/>
        </w:rPr>
        <w:t>Myonycteris torquata</w:t>
      </w:r>
      <w:r w:rsidRPr="00B72096">
        <w:rPr>
          <w:rFonts w:ascii="Times New Roman" w:hAnsi="Times New Roman" w:cs="Times New Roman"/>
          <w:sz w:val="20"/>
          <w:szCs w:val="20"/>
          <w:lang w:val="en-GB"/>
        </w:rPr>
        <w:t xml:space="preserve">, d) </w:t>
      </w:r>
      <w:r w:rsidR="00DC7563" w:rsidRPr="00B72096">
        <w:rPr>
          <w:rFonts w:ascii="Times New Roman" w:hAnsi="Times New Roman" w:cs="Times New Roman"/>
          <w:i/>
          <w:sz w:val="20"/>
          <w:szCs w:val="20"/>
          <w:lang w:val="en-GB"/>
        </w:rPr>
        <w:t>Eidolon helvum</w:t>
      </w:r>
      <w:r w:rsidR="00A1319C" w:rsidRPr="00B72096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 w:rsidRPr="00B72096">
        <w:rPr>
          <w:rFonts w:ascii="Times New Roman" w:hAnsi="Times New Roman" w:cs="Times New Roman"/>
          <w:sz w:val="20"/>
          <w:szCs w:val="20"/>
          <w:lang w:val="en-GB"/>
        </w:rPr>
        <w:t xml:space="preserve">e) </w:t>
      </w:r>
      <w:r w:rsidR="00DC7563" w:rsidRPr="00B72096">
        <w:rPr>
          <w:rFonts w:ascii="Times New Roman" w:hAnsi="Times New Roman" w:cs="Times New Roman"/>
          <w:i/>
          <w:sz w:val="20"/>
          <w:szCs w:val="20"/>
          <w:lang w:val="en-GB"/>
        </w:rPr>
        <w:t>Epomophorus gambianus</w:t>
      </w:r>
      <w:r w:rsidRPr="00B72096">
        <w:rPr>
          <w:rFonts w:ascii="Times New Roman" w:hAnsi="Times New Roman" w:cs="Times New Roman"/>
          <w:sz w:val="20"/>
          <w:szCs w:val="20"/>
          <w:lang w:val="en-GB"/>
        </w:rPr>
        <w:t xml:space="preserve">, f) </w:t>
      </w:r>
      <w:r w:rsidR="00DC7563" w:rsidRPr="00B72096">
        <w:rPr>
          <w:rFonts w:ascii="Times New Roman" w:hAnsi="Times New Roman" w:cs="Times New Roman"/>
          <w:i/>
          <w:sz w:val="20"/>
          <w:szCs w:val="20"/>
          <w:lang w:val="en-GB"/>
        </w:rPr>
        <w:t>Lissonycteris angolensis</w:t>
      </w:r>
      <w:r w:rsidRPr="00B72096">
        <w:rPr>
          <w:rFonts w:ascii="Times New Roman" w:hAnsi="Times New Roman" w:cs="Times New Roman"/>
          <w:sz w:val="20"/>
          <w:szCs w:val="20"/>
          <w:lang w:val="en-GB"/>
        </w:rPr>
        <w:t xml:space="preserve">, g) </w:t>
      </w:r>
      <w:r w:rsidR="00DC7563" w:rsidRPr="00B72096">
        <w:rPr>
          <w:rFonts w:ascii="Times New Roman" w:hAnsi="Times New Roman" w:cs="Times New Roman"/>
          <w:i/>
          <w:sz w:val="20"/>
          <w:szCs w:val="20"/>
          <w:lang w:val="en-GB"/>
        </w:rPr>
        <w:t>Micropteropus pusillus</w:t>
      </w:r>
      <w:r w:rsidRPr="00B72096">
        <w:rPr>
          <w:rFonts w:ascii="Times New Roman" w:hAnsi="Times New Roman" w:cs="Times New Roman"/>
          <w:sz w:val="20"/>
          <w:szCs w:val="20"/>
          <w:lang w:val="en-GB"/>
        </w:rPr>
        <w:t>, h)</w:t>
      </w:r>
      <w:r w:rsidR="00DC7563">
        <w:rPr>
          <w:rFonts w:ascii="Times New Roman" w:hAnsi="Times New Roman" w:cs="Times New Roman"/>
          <w:sz w:val="20"/>
          <w:szCs w:val="20"/>
          <w:lang w:val="en-GB"/>
        </w:rPr>
        <w:t> </w:t>
      </w:r>
      <w:r w:rsidR="00DC7563" w:rsidRPr="00B72096">
        <w:rPr>
          <w:rFonts w:ascii="Times New Roman" w:hAnsi="Times New Roman" w:cs="Times New Roman"/>
          <w:i/>
          <w:sz w:val="20"/>
          <w:szCs w:val="20"/>
          <w:lang w:val="en-GB"/>
        </w:rPr>
        <w:t>Mops condylurus</w:t>
      </w:r>
      <w:r w:rsidRPr="00B72096">
        <w:rPr>
          <w:rFonts w:ascii="Times New Roman" w:hAnsi="Times New Roman" w:cs="Times New Roman"/>
          <w:sz w:val="20"/>
          <w:szCs w:val="20"/>
          <w:lang w:val="en-GB"/>
        </w:rPr>
        <w:t>, i) </w:t>
      </w:r>
      <w:r w:rsidR="00DC7563" w:rsidRPr="00B72096">
        <w:rPr>
          <w:rFonts w:ascii="Times New Roman" w:hAnsi="Times New Roman" w:cs="Times New Roman"/>
          <w:i/>
          <w:sz w:val="20"/>
          <w:szCs w:val="20"/>
          <w:lang w:val="en-GB"/>
        </w:rPr>
        <w:t>Rousettus aegyptiacus</w:t>
      </w:r>
      <w:r w:rsidRPr="00B72096">
        <w:rPr>
          <w:rFonts w:ascii="Times New Roman" w:hAnsi="Times New Roman" w:cs="Times New Roman"/>
          <w:sz w:val="20"/>
          <w:szCs w:val="20"/>
          <w:lang w:val="en-GB"/>
        </w:rPr>
        <w:t xml:space="preserve">. The corresponding references to the GBIF and African Chiroptera Report </w:t>
      </w:r>
      <w:r w:rsidRPr="00B72096">
        <w:rPr>
          <w:rFonts w:ascii="Times New Roman" w:hAnsi="Times New Roman" w:cs="Times New Roman"/>
          <w:sz w:val="20"/>
          <w:szCs w:val="20"/>
          <w:lang w:val="en-GB"/>
        </w:rPr>
        <w:t>occurrence data can be found in the supplementary material (see S</w:t>
      </w:r>
      <w:r w:rsidR="00286FF2" w:rsidRPr="00B72096">
        <w:rPr>
          <w:rFonts w:ascii="Times New Roman" w:hAnsi="Times New Roman" w:cs="Times New Roman"/>
          <w:sz w:val="20"/>
          <w:szCs w:val="20"/>
          <w:lang w:val="en-GB"/>
        </w:rPr>
        <w:t>2</w:t>
      </w:r>
      <w:r w:rsidRPr="00B72096">
        <w:rPr>
          <w:rFonts w:ascii="Times New Roman" w:hAnsi="Times New Roman" w:cs="Times New Roman"/>
          <w:sz w:val="20"/>
          <w:szCs w:val="20"/>
          <w:lang w:val="en-GB"/>
        </w:rPr>
        <w:t xml:space="preserve"> and S</w:t>
      </w:r>
      <w:r w:rsidR="00286FF2" w:rsidRPr="00B72096">
        <w:rPr>
          <w:rFonts w:ascii="Times New Roman" w:hAnsi="Times New Roman" w:cs="Times New Roman"/>
          <w:sz w:val="20"/>
          <w:szCs w:val="20"/>
          <w:lang w:val="en-GB"/>
        </w:rPr>
        <w:t>3</w:t>
      </w:r>
      <w:r w:rsidRPr="00B72096">
        <w:rPr>
          <w:rFonts w:ascii="Times New Roman" w:hAnsi="Times New Roman" w:cs="Times New Roman"/>
          <w:sz w:val="20"/>
          <w:szCs w:val="20"/>
          <w:lang w:val="en-GB"/>
        </w:rPr>
        <w:t xml:space="preserve">). </w:t>
      </w:r>
      <w:r w:rsidR="0062155E" w:rsidRPr="0062155E">
        <w:rPr>
          <w:rFonts w:ascii="Times New Roman" w:hAnsi="Times New Roman" w:cs="Times New Roman"/>
          <w:sz w:val="20"/>
          <w:szCs w:val="20"/>
          <w:lang w:val="en-GB"/>
        </w:rPr>
        <w:t>The maps were generated</w:t>
      </w:r>
      <w:r w:rsidRPr="00B72096">
        <w:rPr>
          <w:rFonts w:ascii="Times New Roman" w:hAnsi="Times New Roman" w:cs="Times New Roman"/>
          <w:sz w:val="20"/>
          <w:szCs w:val="20"/>
          <w:lang w:val="en-GB"/>
        </w:rPr>
        <w:t xml:space="preserve"> using Esri ArcGIS 10.6</w:t>
      </w:r>
      <w:r w:rsidR="00C24DBC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62155E">
        <w:rPr>
          <w:rFonts w:ascii="Times New Roman" w:hAnsi="Times New Roman" w:cs="Times New Roman"/>
          <w:sz w:val="20"/>
          <w:szCs w:val="20"/>
          <w:lang w:val="en-GB"/>
        </w:rPr>
        <w:t>(</w:t>
      </w:r>
      <w:r w:rsidR="0062155E" w:rsidRPr="0062155E">
        <w:rPr>
          <w:rFonts w:ascii="Times New Roman" w:hAnsi="Times New Roman" w:cs="Times New Roman"/>
          <w:sz w:val="20"/>
          <w:szCs w:val="20"/>
          <w:lang w:val="en-GB"/>
        </w:rPr>
        <w:t>https://www.esri.com/en-us/home</w:t>
      </w:r>
      <w:r w:rsidR="0062155E">
        <w:rPr>
          <w:rFonts w:ascii="Times New Roman" w:hAnsi="Times New Roman" w:cs="Times New Roman"/>
          <w:sz w:val="20"/>
          <w:szCs w:val="20"/>
          <w:lang w:val="en-GB"/>
        </w:rPr>
        <w:t>)</w:t>
      </w:r>
      <w:r w:rsidRPr="00B72096">
        <w:rPr>
          <w:rFonts w:ascii="Times New Roman" w:hAnsi="Times New Roman" w:cs="Times New Roman"/>
          <w:sz w:val="20"/>
          <w:szCs w:val="20"/>
          <w:vertAlign w:val="superscript"/>
        </w:rPr>
        <w:fldChar w:fldCharType="begin" w:fldLock="1"/>
      </w:r>
      <w:r w:rsidR="008C6EAA" w:rsidRPr="00B72096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instrText>ADDIN CSL_CITATION {"citationItems":[{"id":"ITEM-1","itemData":{"author":[{"dropping-particle":"","family":"ESRI","given":"","non-dropping-particle":"","parse-names":false,"suffix":""}],"id":"ITEM-1","issued":{"date-parts":[["2018"]]},"title":"Environmental Systems Research Institute (ESRI). ArcGIS Release 10.6. Redlands, CA.","type":"article"},"uris":["http://www.mendeley.com/documents/?uuid=62e295e5-2482-44c0-97a5-803b87635e52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</w:r>
      <w:r w:rsidRPr="00B72096">
        <w:rPr>
          <w:rFonts w:ascii="Times New Roman" w:hAnsi="Times New Roman" w:cs="Times New Roman"/>
          <w:sz w:val="20"/>
          <w:szCs w:val="20"/>
          <w:vertAlign w:val="superscript"/>
        </w:rPr>
        <w:fldChar w:fldCharType="separate"/>
      </w:r>
      <w:r w:rsidRPr="00B72096">
        <w:rPr>
          <w:rFonts w:ascii="Times New Roman" w:hAnsi="Times New Roman" w:cs="Times New Roman"/>
          <w:noProof/>
          <w:sz w:val="20"/>
          <w:szCs w:val="20"/>
          <w:vertAlign w:val="superscript"/>
          <w:lang w:val="en-GB"/>
        </w:rPr>
        <w:t>4</w:t>
      </w:r>
      <w:r w:rsidRPr="00B72096">
        <w:rPr>
          <w:rFonts w:ascii="Times New Roman" w:hAnsi="Times New Roman" w:cs="Times New Roman"/>
          <w:sz w:val="20"/>
          <w:szCs w:val="20"/>
          <w:vertAlign w:val="superscript"/>
        </w:rPr>
        <w:fldChar w:fldCharType="end"/>
      </w:r>
      <w:r w:rsidRPr="00B72096">
        <w:rPr>
          <w:rFonts w:ascii="Times New Roman" w:hAnsi="Times New Roman" w:cs="Times New Roman"/>
          <w:sz w:val="20"/>
          <w:szCs w:val="20"/>
          <w:lang w:val="en-GB"/>
        </w:rPr>
        <w:t>.</w:t>
      </w:r>
    </w:p>
    <w:p w14:paraId="3E017340" w14:textId="136A1409" w:rsidR="0039345A" w:rsidRPr="00B72096" w:rsidRDefault="0039345A" w:rsidP="0039345A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B72096">
        <w:rPr>
          <w:rFonts w:ascii="Times New Roman" w:hAnsi="Times New Roman" w:cs="Times New Roman"/>
          <w:b/>
          <w:sz w:val="24"/>
          <w:szCs w:val="24"/>
          <w:lang w:val="en-GB"/>
        </w:rPr>
        <w:t>Supplementary material S2: References of the exact occurrence records from GBIF</w:t>
      </w:r>
      <w:r w:rsidRPr="00B72096">
        <w:rPr>
          <w:rFonts w:ascii="Times New Roman" w:hAnsi="Times New Roman" w:cs="Times New Roman"/>
          <w:b/>
          <w:sz w:val="24"/>
          <w:szCs w:val="24"/>
          <w:lang w:val="en-GB"/>
        </w:rPr>
        <w:fldChar w:fldCharType="begin" w:fldLock="1"/>
      </w:r>
      <w:r w:rsidR="008C6EAA" w:rsidRPr="00B72096">
        <w:rPr>
          <w:rFonts w:ascii="Times New Roman" w:hAnsi="Times New Roman" w:cs="Times New Roman"/>
          <w:b/>
          <w:sz w:val="24"/>
          <w:szCs w:val="24"/>
          <w:lang w:val="en-GB"/>
        </w:rPr>
        <w:instrText>ADDIN CSL_CITATION {"citationItems":[{"id":"ITEM-1","itemData":{"author":[{"dropping-particle":"","family":"GBIF","given":"","non-dropping-particle":"","parse-names":false,"suffix":""}],"id":"ITEM-1","issued":{"date-parts":[["2018"]]},"title":"Global Biodiversity Information Facility. GBIF Home Page.","type":"webpage"},"uris":["http://www.mendeley.com/documents/?uuid=250a5ab0-1d85-4c8d-8bc4-cdfb805f1dfa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Pr="00B72096">
        <w:rPr>
          <w:rFonts w:ascii="Times New Roman" w:hAnsi="Times New Roman" w:cs="Times New Roman"/>
          <w:b/>
          <w:sz w:val="24"/>
          <w:szCs w:val="24"/>
          <w:lang w:val="en-GB"/>
        </w:rPr>
        <w:fldChar w:fldCharType="separate"/>
      </w:r>
      <w:r w:rsidRPr="00B72096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1</w:t>
      </w:r>
      <w:r w:rsidRPr="00B72096">
        <w:rPr>
          <w:rFonts w:ascii="Times New Roman" w:hAnsi="Times New Roman" w:cs="Times New Roman"/>
          <w:b/>
          <w:sz w:val="24"/>
          <w:szCs w:val="24"/>
          <w:lang w:val="en-GB"/>
        </w:rPr>
        <w:fldChar w:fldCharType="end"/>
      </w:r>
      <w:r w:rsidRPr="00B72096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58AF3EA5" w14:textId="77777777" w:rsidR="0039345A" w:rsidRPr="00B72096" w:rsidRDefault="0039345A" w:rsidP="0039345A">
      <w:pPr>
        <w:keepNext/>
        <w:keepLines/>
        <w:numPr>
          <w:ilvl w:val="0"/>
          <w:numId w:val="2"/>
        </w:numPr>
        <w:pBdr>
          <w:between w:val="nil"/>
          <w:bar w:val="nil"/>
        </w:pBdr>
        <w:spacing w:before="480" w:after="0" w:line="276" w:lineRule="auto"/>
        <w:outlineLvl w:val="0"/>
        <w:rPr>
          <w:rFonts w:ascii="Times New Roman" w:eastAsiaTheme="majorEastAsia" w:hAnsi="Times New Roman" w:cs="Times New Roman"/>
          <w:b/>
          <w:bCs/>
          <w:i/>
          <w:color w:val="2E74B5" w:themeColor="accent1" w:themeShade="BF"/>
          <w:sz w:val="28"/>
          <w:szCs w:val="28"/>
          <w:u w:color="000000"/>
          <w:bdr w:val="nil"/>
          <w:lang w:val="en-US"/>
        </w:rPr>
      </w:pPr>
      <w:r w:rsidRPr="00B72096">
        <w:rPr>
          <w:rFonts w:ascii="Times New Roman" w:eastAsiaTheme="majorEastAsia" w:hAnsi="Times New Roman" w:cs="Times New Roman"/>
          <w:b/>
          <w:bCs/>
          <w:i/>
          <w:color w:val="2E74B5" w:themeColor="accent1" w:themeShade="BF"/>
          <w:sz w:val="28"/>
          <w:szCs w:val="28"/>
          <w:u w:color="000000"/>
          <w:bdr w:val="nil"/>
          <w:lang w:val="en-US"/>
        </w:rPr>
        <w:t>Eidolon helvum</w:t>
      </w:r>
    </w:p>
    <w:p w14:paraId="560320BF" w14:textId="77777777" w:rsidR="0039345A" w:rsidRPr="00B72096" w:rsidRDefault="0039345A" w:rsidP="0039345A">
      <w:pPr>
        <w:rPr>
          <w:rFonts w:ascii="Times New Roman" w:hAnsi="Times New Roman" w:cs="Times New Roman"/>
          <w:lang w:val="en-US"/>
        </w:rPr>
      </w:pPr>
    </w:p>
    <w:p w14:paraId="510C334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]]</w:t>
      </w:r>
    </w:p>
    <w:p w14:paraId="5C18EAB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GB" w:eastAsia="de-DE"/>
        </w:rPr>
        <w:t>rgbif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citation&gt;&gt;</w:t>
      </w:r>
    </w:p>
    <w:p w14:paraId="42F21F5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iNaturalist.org (2018). iNaturalist Research-grade Observations.</w:t>
      </w:r>
    </w:p>
    <w:p w14:paraId="5DAA104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ab3s5x accessed via</w:t>
      </w:r>
    </w:p>
    <w:p w14:paraId="6040017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1284DB2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0DD7D4A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2C06366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561F38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]]</w:t>
      </w:r>
    </w:p>
    <w:p w14:paraId="19C90B7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50C8AFC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naturgucker.de. naturgucker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Occurrence dataset</w:t>
      </w:r>
    </w:p>
    <w:p w14:paraId="3E0BB12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uc1apo accessed via GBIF.org on 2018-08-29..</w:t>
      </w:r>
    </w:p>
    <w:p w14:paraId="6197A21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113261C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2018-08-29</w:t>
      </w:r>
    </w:p>
    <w:p w14:paraId="54DD570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Rights:</w:t>
      </w:r>
    </w:p>
    <w:p w14:paraId="4A604B3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6B321BC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3]]</w:t>
      </w:r>
    </w:p>
    <w:p w14:paraId="7C606DD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1A63D01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Yêhouénou Tessi D R (2017)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List of animalia, fungi and plant</w:t>
      </w:r>
    </w:p>
    <w:p w14:paraId="0231DDB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species recorded through naturalist observations and research</w:t>
      </w:r>
    </w:p>
    <w:p w14:paraId="4E14730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tivities in Benin. Data mobilized in the framework of a JRS</w:t>
      </w:r>
    </w:p>
    <w:p w14:paraId="018DA57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Biodiversity Foundation project of Benin. Laboratory of Forest Sciences</w:t>
      </w:r>
    </w:p>
    <w:p w14:paraId="3210BEF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University of Abomey-Calavi). Occurrence dataset</w:t>
      </w:r>
    </w:p>
    <w:p w14:paraId="477BA8B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22kwre accessed via GBIF.org on 2018-08-29..</w:t>
      </w:r>
    </w:p>
    <w:p w14:paraId="6E0400F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2AA5870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2B39F11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68E28EC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568CC54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4]]</w:t>
      </w:r>
    </w:p>
    <w:p w14:paraId="717841B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D7D703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Musila S, Syingi R, Zuhura A, Gichuki N (2018). Distribution and</w:t>
      </w:r>
    </w:p>
    <w:p w14:paraId="4047592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bundance of different bat species in the interior of Arabuko-Sokoke</w:t>
      </w:r>
    </w:p>
    <w:p w14:paraId="0C351A1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Forest and adjacent farmlands in Gede, Kilifi County, Kenya. Version</w:t>
      </w:r>
    </w:p>
    <w:p w14:paraId="6C35EEA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1.2. National Museums of Kenya. Occurrence dataset</w:t>
      </w:r>
    </w:p>
    <w:p w14:paraId="6C10FC1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zekkpx accessed via GBIF.org on 2018-08-29..</w:t>
      </w:r>
    </w:p>
    <w:p w14:paraId="62A306F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235030F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2018-08-29</w:t>
      </w:r>
    </w:p>
    <w:p w14:paraId="5674374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Rights:</w:t>
      </w:r>
    </w:p>
    <w:p w14:paraId="4379385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1C735F7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5]]</w:t>
      </w:r>
    </w:p>
    <w:p w14:paraId="1122F7E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058C58C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Esselstyn J (2017)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LSUMZ Mammals Collection. Louisiana State</w:t>
      </w:r>
    </w:p>
    <w:p w14:paraId="7437265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University Museum of Natural Science. Occurrence dataset</w:t>
      </w:r>
    </w:p>
    <w:p w14:paraId="02C75D4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wxiqf6 accessed via GBIF.org on 2018-08-29..</w:t>
      </w:r>
    </w:p>
    <w:p w14:paraId="35516B8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0F9780A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42303AC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4F4B942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2180387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6]]</w:t>
      </w:r>
    </w:p>
    <w:p w14:paraId="4F024CC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64910B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Grant S, Ferguson A (2018). Field Museum of Natural History</w:t>
      </w:r>
    </w:p>
    <w:p w14:paraId="5C1317D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Zoology) Mammal Collection. Version 9.5. Field Museum. Occurrence</w:t>
      </w:r>
    </w:p>
    <w:p w14:paraId="638596D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dataset https://doi.org/10.15468/n4zgxw accessed via GBIF.org on</w:t>
      </w:r>
    </w:p>
    <w:p w14:paraId="16F9E31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.. Accessed from R via rgbif</w:t>
      </w:r>
    </w:p>
    <w:p w14:paraId="0B88FF4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21B5590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4525110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3A0BD95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7]]</w:t>
      </w:r>
    </w:p>
    <w:p w14:paraId="739DD29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08A4F1F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KINGBO A, KIKI P P B (2016). Census of the animals of Benin.</w:t>
      </w:r>
    </w:p>
    <w:p w14:paraId="3AE2E44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Version 1.2. GBIF Benin. Occurrence dataset</w:t>
      </w:r>
    </w:p>
    <w:p w14:paraId="2D5D1C7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h7rqo9 accessed via GBIF.org on 2018-08-29..</w:t>
      </w:r>
    </w:p>
    <w:p w14:paraId="6819C77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4004F51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2018-08-29</w:t>
      </w:r>
    </w:p>
    <w:p w14:paraId="193B78A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Rights: Public Domain (CC0 1.0)</w:t>
      </w:r>
    </w:p>
    <w:p w14:paraId="19907DD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5737FBB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8]]</w:t>
      </w:r>
    </w:p>
    <w:p w14:paraId="19C0832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0975648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MNHN - Museum national d'Histoire naturelle (2018). The mammals</w:t>
      </w:r>
    </w:p>
    <w:p w14:paraId="779EBA0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collection (ZM) of the Muséum national d'Histoire naturelle (MNHN -</w:t>
      </w:r>
    </w:p>
    <w:p w14:paraId="1F538BB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Paris). Version 43.77. Occurrence dataset</w:t>
      </w:r>
    </w:p>
    <w:p w14:paraId="6323B7F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https://doi.org/10.15468/j0xw9i accessed via GBIF.org on 2018-08-29..</w:t>
      </w:r>
    </w:p>
    <w:p w14:paraId="6C56037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3AD063B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678E622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C5984D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7149BE7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9]]</w:t>
      </w:r>
    </w:p>
    <w:p w14:paraId="351CA1F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67E463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European Molecular Biology Laboratory (EMBL) (2014).</w:t>
      </w:r>
    </w:p>
    <w:p w14:paraId="555787E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eographically tagged INSDC sequences. Occurrence dataset</w:t>
      </w:r>
    </w:p>
    <w:p w14:paraId="1A04F14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cndomv accessed via GBIF.org on 2018-08-29..</w:t>
      </w:r>
    </w:p>
    <w:p w14:paraId="4AA7D94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2448298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7F6DEF9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78E567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A98EE5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0]]</w:t>
      </w:r>
    </w:p>
    <w:p w14:paraId="07FDA11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81A668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Flannery M, Fong J (2018). CAS Mammalogy (MAM). Version 133.136.</w:t>
      </w:r>
    </w:p>
    <w:p w14:paraId="17DCC54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California Academy of Sciences. Occurrence dataset</w:t>
      </w:r>
    </w:p>
    <w:p w14:paraId="0B88118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dhbozg accessed via GBIF.org on 2018-08-29..</w:t>
      </w:r>
    </w:p>
    <w:p w14:paraId="7E15236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0BFB616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45D4C7E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0F05725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5F0108E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1]]</w:t>
      </w:r>
    </w:p>
    <w:p w14:paraId="45BFDC8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C7B6FD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Conroy C (2018). MVZ Mammal Collection (Arctos). Version 35.17.</w:t>
      </w:r>
    </w:p>
    <w:p w14:paraId="567DAA2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 of Vertebrate Zoology. Occurrence dataset</w:t>
      </w:r>
    </w:p>
    <w:p w14:paraId="2DF54C2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uwudf9 accessed via GBIF.org on 2018-08-29..</w:t>
      </w:r>
    </w:p>
    <w:p w14:paraId="3677073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0F5C0E9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59A963C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265420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11A2C8A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2]]</w:t>
      </w:r>
    </w:p>
    <w:p w14:paraId="2CF7AA4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344BF47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Biological Station of Doñana (CSIC) (2018). Estacion Biologica</w:t>
      </w:r>
    </w:p>
    <w:p w14:paraId="60EEDD3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Donana - CSIC, Mammal Collection. Occurrence dataset</w:t>
      </w:r>
    </w:p>
    <w:p w14:paraId="46AA3CB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fwrsxr accessed via GBIF.org on 2018-08-29..</w:t>
      </w:r>
    </w:p>
    <w:p w14:paraId="0BE8CE6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7D42A0D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0021B2D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27D6043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586CC1B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3]]</w:t>
      </w:r>
    </w:p>
    <w:p w14:paraId="5F4F9A5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0BE1AD5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Abraczinskas L (2016). MSU Mammalogy, Ornithology and Vertebrate</w:t>
      </w:r>
    </w:p>
    <w:p w14:paraId="6BC2B37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Paleontology Collections. Version 8.1. Michigan State University</w:t>
      </w:r>
    </w:p>
    <w:p w14:paraId="276CFC6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. Occurrence dataset https://doi.org/10.15468/xypr72 accessed via</w:t>
      </w:r>
    </w:p>
    <w:p w14:paraId="1B1B0F2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7820EC9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222110C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698D9DD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78ED7BD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4]]</w:t>
      </w:r>
    </w:p>
    <w:p w14:paraId="49B4405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316339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Orrell T, Hollowell T (2018). NMNH Extant Specimen Records.</w:t>
      </w:r>
    </w:p>
    <w:p w14:paraId="25C5C86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Version 1.19. National Museum of Natural History, Smithsonian</w:t>
      </w:r>
    </w:p>
    <w:p w14:paraId="2FA4DE4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Institution. Occurrence dataset https://doi.org/10.15468/hnhrg3</w:t>
      </w:r>
    </w:p>
    <w:p w14:paraId="62EFDD4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via GBIF.org on 2018-08-29.. Accessed from R via rgbif</w:t>
      </w:r>
    </w:p>
    <w:p w14:paraId="2708A8F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1246B9B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E504F5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2A019C7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5]]</w:t>
      </w:r>
    </w:p>
    <w:p w14:paraId="1ADC80D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1847520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Millen B, Lim B (2018). Mammalogy Collection - Royal Ontario</w:t>
      </w:r>
    </w:p>
    <w:p w14:paraId="0322D0E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. Version 11.5. Royal Ontario Museum. Occurrence dataset</w:t>
      </w:r>
    </w:p>
    <w:p w14:paraId="69B4F92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2rlrvh accessed via GBIF.org on 2018-08-29..</w:t>
      </w:r>
    </w:p>
    <w:p w14:paraId="5EC6E85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0FCD4C8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51FD532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7E6BA18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221D31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6]]</w:t>
      </w:r>
    </w:p>
    <w:p w14:paraId="66AC528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7BE5F25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Garner H (2016). TTU Mammals Collection. Version 9.1. Museum of</w:t>
      </w:r>
    </w:p>
    <w:p w14:paraId="3F8EA50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Texas Tech University (TTU). Occurrence dataset</w:t>
      </w:r>
    </w:p>
    <w:p w14:paraId="5E5F05C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yocqyp accessed via GBIF.org on 2018-08-29..</w:t>
      </w:r>
    </w:p>
    <w:p w14:paraId="7E6E125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5FC1718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1B2D72F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99FE0D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45818F0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7]]</w:t>
      </w:r>
    </w:p>
    <w:p w14:paraId="1658706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59DD2B7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Mateke C, Mulwanda S, Nachinga D (2018). Livingstone Museum Bat</w:t>
      </w:r>
    </w:p>
    <w:p w14:paraId="14D9140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Collection. Livingstone Museum. Occurrence dataset</w:t>
      </w:r>
    </w:p>
    <w:p w14:paraId="66E11E7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i6cor7 accessed via GBIF.org on 2018-08-29..</w:t>
      </w:r>
    </w:p>
    <w:p w14:paraId="655991B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383904C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2018-08-29</w:t>
      </w:r>
    </w:p>
    <w:p w14:paraId="7E7A4A6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Rights:</w:t>
      </w:r>
    </w:p>
    <w:p w14:paraId="3485E72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1002906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18]]</w:t>
      </w:r>
    </w:p>
    <w:p w14:paraId="4D69835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63E0CA5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Trombone T (2016)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AMNH Mammal Collections. American Museum of</w:t>
      </w:r>
    </w:p>
    <w:p w14:paraId="41BE6F3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Natural History. Occurrence dataset https://doi.org/10.15468/wu3poe</w:t>
      </w:r>
    </w:p>
    <w:p w14:paraId="41BDC9D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via GBIF.org on 2018-08-29.. Accessed from R via rgbif</w:t>
      </w:r>
    </w:p>
    <w:p w14:paraId="28F4A7F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4CDCF31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367A2C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49DDC20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9]]</w:t>
      </w:r>
    </w:p>
    <w:p w14:paraId="5B6976C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77FEDA9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Bucci M (2016). UAZ Mammals. Version 5.1. University of Arizona</w:t>
      </w:r>
    </w:p>
    <w:p w14:paraId="0715412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 of Natural History. Occurrence dataset</w:t>
      </w:r>
    </w:p>
    <w:p w14:paraId="55705A2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2swesj accessed via GBIF.org on 2018-08-29..</w:t>
      </w:r>
    </w:p>
    <w:p w14:paraId="523EF80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54BE4CC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2018-08-29</w:t>
      </w:r>
    </w:p>
    <w:p w14:paraId="2393800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Rights:</w:t>
      </w:r>
    </w:p>
    <w:p w14:paraId="6CA24B7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2935779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20]]</w:t>
      </w:r>
    </w:p>
    <w:p w14:paraId="033A66D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72878D9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Muséum d'histoire naturelle de la Ville de Genève - MHNG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Mammals</w:t>
      </w:r>
    </w:p>
    <w:p w14:paraId="5550752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oused at MHNG, Geneva. Occurrence dataset</w:t>
      </w:r>
    </w:p>
    <w:p w14:paraId="0AAB8E6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lwu4fj accessed via GBIF.org on 2018-08-29..</w:t>
      </w:r>
    </w:p>
    <w:p w14:paraId="7283879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3AF6B60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25B3021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 The use of the data is allowed only for non-profit scientific use</w:t>
      </w:r>
    </w:p>
    <w:p w14:paraId="5F63FF6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nd for non-profit nature conservation purpose.</w:t>
      </w:r>
    </w:p>
    <w:p w14:paraId="1A48E99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7A36B01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1]]</w:t>
      </w:r>
    </w:p>
    <w:p w14:paraId="1F0DE82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738EED0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Cook J (2018). MSB Mammal Collection (Arctos). Version 35.17.</w:t>
      </w:r>
    </w:p>
    <w:p w14:paraId="4D2780A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 of Southwestern Biology. Occurrence dataset</w:t>
      </w:r>
    </w:p>
    <w:p w14:paraId="7F805EF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oirgxw accessed via GBIF.org on 2018-08-29..</w:t>
      </w:r>
    </w:p>
    <w:p w14:paraId="7AC7F5B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642A01C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3A935E8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429F1B9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CF25DE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2]]</w:t>
      </w:r>
    </w:p>
    <w:p w14:paraId="290A206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048A821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Royal Belgian Institute of Natural Sciences (2017). RBINS DaRWIN.</w:t>
      </w:r>
    </w:p>
    <w:p w14:paraId="50AE52D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qxy4mc accessed via</w:t>
      </w:r>
    </w:p>
    <w:p w14:paraId="4AAC3CA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4C9F778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1CB9845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1416884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3F75AAC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3]]</w:t>
      </w:r>
    </w:p>
    <w:p w14:paraId="2025A8F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5FCF5A8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Feeney R (2018). LACM Vertebrate Collection. Version 18.2. Natural</w:t>
      </w:r>
    </w:p>
    <w:p w14:paraId="30CFD3B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istory Museum of Los Angeles County. Occurrence dataset</w:t>
      </w:r>
    </w:p>
    <w:p w14:paraId="2FFAE17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77rmwd accessed via GBIF.org on 2018-08-29..</w:t>
      </w:r>
    </w:p>
    <w:p w14:paraId="46A74F1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1B930C0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7341A2D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80FF4D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57305F2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4]]</w:t>
      </w:r>
    </w:p>
    <w:p w14:paraId="75C02C5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872147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Slade N (2018). KUBI Mammalogy Collection. Version 26.13.</w:t>
      </w:r>
    </w:p>
    <w:p w14:paraId="7B890E9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University of Kansas Biodiversity Institute. Occurrence dataset</w:t>
      </w:r>
    </w:p>
    <w:p w14:paraId="5401E1D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a3woj7 accessed via GBIF.org on 2018-08-29..</w:t>
      </w:r>
    </w:p>
    <w:p w14:paraId="6741E26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659849F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1E5A3E7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071ACB0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29EC5C3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5]]</w:t>
      </w:r>
    </w:p>
    <w:p w14:paraId="6B9A36B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1632060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Tushabe H (2018). National Biodiversity Data Bank. Observation</w:t>
      </w:r>
    </w:p>
    <w:p w14:paraId="181E755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records, 1900-2014. Version 1.2. National Biodiversity Data Bank.</w:t>
      </w:r>
    </w:p>
    <w:p w14:paraId="63885DE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djzgie accessed via</w:t>
      </w:r>
    </w:p>
    <w:p w14:paraId="0188265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5F3397E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5957003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79AF082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4AD7B9E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6]]</w:t>
      </w:r>
    </w:p>
    <w:p w14:paraId="5103733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0C67C37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Marine Science Institute, UCSB. Paleobiology Database. Occurrence</w:t>
      </w:r>
    </w:p>
    <w:p w14:paraId="03C2BF2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dataset https://doi.org/10.15468/2durgn accessed via GBIF.org on</w:t>
      </w:r>
    </w:p>
    <w:p w14:paraId="612C8FA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.. Accessed from R via rgbif</w:t>
      </w:r>
    </w:p>
    <w:p w14:paraId="05904BB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0BB4A47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2C16109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586726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7]]</w:t>
      </w:r>
    </w:p>
    <w:p w14:paraId="71DEB5B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07ED724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Western Australian Museum (2017). Western Australian Museum</w:t>
      </w:r>
    </w:p>
    <w:p w14:paraId="3B4647D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provider for OZCAM. Occurrence dataset https://doi.org/10.15468/5qt0dm</w:t>
      </w:r>
    </w:p>
    <w:p w14:paraId="123EDD7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via GBIF.org on 2018-08-29.. Accessed from R via rgbif</w:t>
      </w:r>
    </w:p>
    <w:p w14:paraId="10C320A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28C9961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890CDBF" w14:textId="77777777" w:rsidR="0039345A" w:rsidRPr="00B72096" w:rsidRDefault="0039345A" w:rsidP="0039345A">
      <w:pPr>
        <w:rPr>
          <w:rFonts w:ascii="Times New Roman" w:hAnsi="Times New Roman" w:cs="Times New Roman"/>
          <w:lang w:val="en-US"/>
        </w:rPr>
      </w:pPr>
    </w:p>
    <w:p w14:paraId="4631F1DA" w14:textId="77777777" w:rsidR="0039345A" w:rsidRPr="00B72096" w:rsidRDefault="0039345A" w:rsidP="0039345A">
      <w:pPr>
        <w:rPr>
          <w:rFonts w:ascii="Times New Roman" w:hAnsi="Times New Roman" w:cs="Times New Roman"/>
          <w:lang w:val="en-US"/>
        </w:rPr>
      </w:pPr>
    </w:p>
    <w:p w14:paraId="05180D65" w14:textId="77777777" w:rsidR="0039345A" w:rsidRPr="00B72096" w:rsidRDefault="0039345A" w:rsidP="0039345A">
      <w:pPr>
        <w:keepNext/>
        <w:keepLines/>
        <w:pBdr>
          <w:between w:val="nil"/>
          <w:bar w:val="nil"/>
        </w:pBdr>
        <w:spacing w:before="480" w:after="0" w:line="276" w:lineRule="auto"/>
        <w:outlineLvl w:val="0"/>
        <w:rPr>
          <w:rFonts w:ascii="Times New Roman" w:eastAsiaTheme="majorEastAsia" w:hAnsi="Times New Roman" w:cs="Times New Roman"/>
          <w:b/>
          <w:bCs/>
          <w:i/>
          <w:color w:val="2E74B5" w:themeColor="accent1" w:themeShade="BF"/>
          <w:sz w:val="28"/>
          <w:szCs w:val="28"/>
          <w:u w:color="000000"/>
          <w:bdr w:val="nil"/>
          <w:lang w:val="en-US"/>
        </w:rPr>
      </w:pPr>
      <w:r w:rsidRPr="00B72096">
        <w:rPr>
          <w:rFonts w:ascii="Times New Roman" w:eastAsiaTheme="majorEastAsia" w:hAnsi="Times New Roman" w:cs="Times New Roman"/>
          <w:b/>
          <w:bCs/>
          <w:color w:val="2E74B5" w:themeColor="accent1" w:themeShade="BF"/>
          <w:sz w:val="28"/>
          <w:szCs w:val="28"/>
          <w:u w:color="000000"/>
          <w:bdr w:val="nil"/>
          <w:lang w:val="en-US"/>
        </w:rPr>
        <w:t xml:space="preserve">2.) </w:t>
      </w:r>
      <w:r w:rsidRPr="00B72096">
        <w:rPr>
          <w:rFonts w:ascii="Times New Roman" w:eastAsiaTheme="majorEastAsia" w:hAnsi="Times New Roman" w:cs="Times New Roman"/>
          <w:b/>
          <w:bCs/>
          <w:i/>
          <w:color w:val="2E74B5" w:themeColor="accent1" w:themeShade="BF"/>
          <w:sz w:val="28"/>
          <w:szCs w:val="28"/>
          <w:u w:color="000000"/>
          <w:bdr w:val="nil"/>
          <w:lang w:val="en-US"/>
        </w:rPr>
        <w:t>Epomophorus gambianus</w:t>
      </w:r>
    </w:p>
    <w:p w14:paraId="06C67CF7" w14:textId="77777777" w:rsidR="0039345A" w:rsidRPr="00B72096" w:rsidRDefault="0039345A" w:rsidP="0039345A">
      <w:pPr>
        <w:rPr>
          <w:rFonts w:ascii="Times New Roman" w:hAnsi="Times New Roman" w:cs="Times New Roman"/>
          <w:lang w:val="en-US"/>
        </w:rPr>
      </w:pPr>
    </w:p>
    <w:p w14:paraId="07B4B5B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]]</w:t>
      </w:r>
    </w:p>
    <w:p w14:paraId="3AAC313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7AE87E2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naturgucker.de. naturgucker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Occurrence dataset</w:t>
      </w:r>
    </w:p>
    <w:p w14:paraId="443D0F2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uc1apo accessed via GBIF.org on 2018-08-29..</w:t>
      </w:r>
    </w:p>
    <w:p w14:paraId="757A918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7A2E8DE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67070CC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1481B56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4F1960C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]]</w:t>
      </w:r>
    </w:p>
    <w:p w14:paraId="1BA3624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5FE146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iNaturalist.org (2018). iNaturalist Research-grade Observations.</w:t>
      </w:r>
    </w:p>
    <w:p w14:paraId="5F61D91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ab3s5x accessed via</w:t>
      </w:r>
    </w:p>
    <w:p w14:paraId="47D1EBC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5B4EC90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78839B1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Rights:</w:t>
      </w:r>
    </w:p>
    <w:p w14:paraId="6BE1910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4784B08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3]]</w:t>
      </w:r>
    </w:p>
    <w:p w14:paraId="4873EFF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22C901C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Yêhouénou Tessi D R (2017)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List of animalia, fungi and plant</w:t>
      </w:r>
    </w:p>
    <w:p w14:paraId="1455706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species recorded through naturalist observations and research</w:t>
      </w:r>
    </w:p>
    <w:p w14:paraId="2CC6F69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tivities in Benin. Data mobilized in the framework of a JRS</w:t>
      </w:r>
    </w:p>
    <w:p w14:paraId="67EED56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Biodiversity Foundation project of Benin. Laboratory of Forest Sciences</w:t>
      </w:r>
    </w:p>
    <w:p w14:paraId="507D7C0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University of Abomey-Calavi). Occurrence dataset</w:t>
      </w:r>
    </w:p>
    <w:p w14:paraId="790BE77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22kwre accessed via GBIF.org on 2018-08-29..</w:t>
      </w:r>
    </w:p>
    <w:p w14:paraId="58BABE2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0F1DD1C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0605C9E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271FCAD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9B5296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4]]</w:t>
      </w:r>
    </w:p>
    <w:p w14:paraId="0601BD4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0BC6AEA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KINGBO A, KIKI P P B (2016). Census of the animals of Benin.</w:t>
      </w:r>
    </w:p>
    <w:p w14:paraId="6027D59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Version 1.2. GBIF Benin. Occurrence dataset</w:t>
      </w:r>
    </w:p>
    <w:p w14:paraId="7339411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h7rqo9 accessed via GBIF.org on 2018-08-29..</w:t>
      </w:r>
    </w:p>
    <w:p w14:paraId="7683F82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3FD3214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21B023B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 Public Domain (CC0 1.0)</w:t>
      </w:r>
    </w:p>
    <w:p w14:paraId="7D57008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DBC9EE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5]]</w:t>
      </w:r>
    </w:p>
    <w:p w14:paraId="1828C5A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F3296C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Orrell T, Hollowell T (2018). NMNH Extant Specimen Records.</w:t>
      </w:r>
    </w:p>
    <w:p w14:paraId="02CFB36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Version 1.19. National Museum of Natural History, Smithsonian</w:t>
      </w:r>
    </w:p>
    <w:p w14:paraId="75223F2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Institution. Occurrence dataset https://doi.org/10.15468/hnhrg3</w:t>
      </w:r>
    </w:p>
    <w:p w14:paraId="3DDE632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via GBIF.org on 2018-08-29.. Accessed from R via rgbif</w:t>
      </w:r>
    </w:p>
    <w:p w14:paraId="178E12B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407046D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Rights:</w:t>
      </w:r>
    </w:p>
    <w:p w14:paraId="2E59F8C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4CA9A1E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6]]</w:t>
      </w:r>
    </w:p>
    <w:p w14:paraId="22B4792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00979D8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MNHN - Museum national d'Histoire naturelle (2018). The mammals</w:t>
      </w:r>
    </w:p>
    <w:p w14:paraId="5383739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collection (ZM) of the Muséum national d'Histoire naturelle (MNHN -</w:t>
      </w:r>
    </w:p>
    <w:p w14:paraId="74F6A4D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Paris). Version 43.77. Occurrence dataset</w:t>
      </w:r>
    </w:p>
    <w:p w14:paraId="351E1BB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https://doi.org/10.15468/j0xw9i accessed via GBIF.org on 2018-08-29..</w:t>
      </w:r>
    </w:p>
    <w:p w14:paraId="5F19955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7383195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0770570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7BC69BF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D59AA4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7]]</w:t>
      </w:r>
    </w:p>
    <w:p w14:paraId="43E5EF9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72605A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Conservation International. Rapid Assessment Program (RAP)</w:t>
      </w:r>
    </w:p>
    <w:p w14:paraId="38B359D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Biodiversity Survey Database. Occurrence dataset</w:t>
      </w:r>
    </w:p>
    <w:p w14:paraId="538A713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tsrjm0 accessed via GBIF.org on 2018-08-29..</w:t>
      </w:r>
    </w:p>
    <w:p w14:paraId="0125F1D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27BCB5E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0D9B3A1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1711055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306056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8]]</w:t>
      </w:r>
    </w:p>
    <w:p w14:paraId="1909094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0AB4EED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Prestridge H (2016). Biodiversity Research and Teaching</w:t>
      </w:r>
    </w:p>
    <w:p w14:paraId="5A3BE71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Collections - TCWC Vertebrates. Version 9.1. Texas A&amp;M University</w:t>
      </w:r>
    </w:p>
    <w:p w14:paraId="471C4C6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Biodiversity Research and Teaching Collections. Occurrence dataset</w:t>
      </w:r>
    </w:p>
    <w:p w14:paraId="23AC100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szomia accessed via GBIF.org on 2018-08-29..</w:t>
      </w:r>
    </w:p>
    <w:p w14:paraId="1AF03CC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0D59774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2018-08-29</w:t>
      </w:r>
    </w:p>
    <w:p w14:paraId="3C4129A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Rights:</w:t>
      </w:r>
    </w:p>
    <w:p w14:paraId="2AE8674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30CEE6A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9]]</w:t>
      </w:r>
    </w:p>
    <w:p w14:paraId="0C74A3E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71C00CE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Muséum d'histoire naturelle de la Ville de Genève - MHNG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Mammals</w:t>
      </w:r>
    </w:p>
    <w:p w14:paraId="6FBC317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oused at MHNG, Geneva. Occurrence dataset</w:t>
      </w:r>
    </w:p>
    <w:p w14:paraId="21C3898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lwu4fj accessed via GBIF.org on 2018-08-29..</w:t>
      </w:r>
    </w:p>
    <w:p w14:paraId="657F3F3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5DA98FB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4CFABAF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 The use of the data is allowed only for non-profit scientific use</w:t>
      </w:r>
    </w:p>
    <w:p w14:paraId="49E46A8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nd for non-profit nature conservation purpose.</w:t>
      </w:r>
    </w:p>
    <w:p w14:paraId="5AD6B49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79DB345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0]]</w:t>
      </w:r>
    </w:p>
    <w:p w14:paraId="6973B08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164799B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Trombone T (2016). AMNH Mammal Collections. American Museum of</w:t>
      </w:r>
    </w:p>
    <w:p w14:paraId="53E19CB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Natural History. Occurrence dataset https://doi.org/10.15468/wu3poe</w:t>
      </w:r>
    </w:p>
    <w:p w14:paraId="1145BCA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via GBIF.org on 2018-08-29.. Accessed from R via rgbif</w:t>
      </w:r>
    </w:p>
    <w:p w14:paraId="3B63E20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01E42F8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2A00B60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7853C57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1]]</w:t>
      </w:r>
    </w:p>
    <w:p w14:paraId="40CA78E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328D5C0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Grant S, Ferguson A (2018). Field Museum of Natural History</w:t>
      </w:r>
    </w:p>
    <w:p w14:paraId="7410937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Zoology) Mammal Collection. Version 9.5. Field Museum. Occurrence</w:t>
      </w:r>
    </w:p>
    <w:p w14:paraId="3AF73AE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dataset https://doi.org/10.15468/n4zgxw accessed via GBIF.org on</w:t>
      </w:r>
    </w:p>
    <w:p w14:paraId="399B08E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.. Accessed from R via rgbif</w:t>
      </w:r>
    </w:p>
    <w:p w14:paraId="0BB0879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0E4E7C4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74019FA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7D55D16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2]]</w:t>
      </w:r>
    </w:p>
    <w:p w14:paraId="604F6E9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252F27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Feeney R (2018). LACM Vertebrate Collection. Version 18.2. Natural</w:t>
      </w:r>
    </w:p>
    <w:p w14:paraId="232CCE5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istory Museum of Los Angeles County. Occurrence dataset</w:t>
      </w:r>
    </w:p>
    <w:p w14:paraId="08F4DD4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77rmwd accessed via GBIF.org on 2018-08-29..</w:t>
      </w:r>
    </w:p>
    <w:p w14:paraId="34D91E4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086B091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0D49ABC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E4EB52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C8848D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3]]</w:t>
      </w:r>
    </w:p>
    <w:p w14:paraId="635E8E3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3D82730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Conroy C (2018). MVZ Mammal Collection (Arctos). Version 35.17.</w:t>
      </w:r>
    </w:p>
    <w:p w14:paraId="5082A87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 of Vertebrate Zoology. Occurrence dataset</w:t>
      </w:r>
    </w:p>
    <w:p w14:paraId="3F865C9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uwudf9 accessed via GBIF.org on 2018-08-29..</w:t>
      </w:r>
    </w:p>
    <w:p w14:paraId="209AC18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6BFF4C7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3C25EED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1649689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193DDCD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4]]</w:t>
      </w:r>
    </w:p>
    <w:p w14:paraId="754F081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73F6333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Millen B, Lim B (2018). Mammalogy Collection - Royal Ontario</w:t>
      </w:r>
    </w:p>
    <w:p w14:paraId="4717D5A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. Version 11.5. Royal Ontario Museum. Occurrence dataset</w:t>
      </w:r>
    </w:p>
    <w:p w14:paraId="786CD15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2rlrvh accessed via GBIF.org on 2018-08-29..</w:t>
      </w:r>
    </w:p>
    <w:p w14:paraId="01A8F19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4949242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15FD583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32D3B8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9524B5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5]]</w:t>
      </w:r>
    </w:p>
    <w:p w14:paraId="15212E8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35020C4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Slade N (2018). KUBI Mammalogy Collection. Version 26.13.</w:t>
      </w:r>
    </w:p>
    <w:p w14:paraId="2A9D5AC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University of Kansas Biodiversity Institute. Occurrence dataset</w:t>
      </w:r>
    </w:p>
    <w:p w14:paraId="71B0687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a3woj7 accessed via GBIF.org on 2018-08-29..</w:t>
      </w:r>
    </w:p>
    <w:p w14:paraId="17A4BE2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2620A47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4D52DE3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7F24EF6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4700239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6]]</w:t>
      </w:r>
    </w:p>
    <w:p w14:paraId="6B616EE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13E79B9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Royal Belgian Institute of Natural Sciences (2017). RBINS DaRWIN.</w:t>
      </w:r>
    </w:p>
    <w:p w14:paraId="3748880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qxy4mc accessed via</w:t>
      </w:r>
    </w:p>
    <w:p w14:paraId="7498749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17BEFB6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14BFCA8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1CC97FA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7932DEA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7]]</w:t>
      </w:r>
    </w:p>
    <w:p w14:paraId="2F94238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123C5E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Abraczinskas L (2016). MSU Mammalogy, Ornithology and Vertebrate</w:t>
      </w:r>
    </w:p>
    <w:p w14:paraId="346B791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Paleontology Collections. Version 8.1. Michigan State University</w:t>
      </w:r>
    </w:p>
    <w:p w14:paraId="1A12641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. Occurrence dataset https://doi.org/10.15468/xypr72 accessed via</w:t>
      </w:r>
    </w:p>
    <w:p w14:paraId="4E95B6C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609262A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6AE0C4B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4BE784F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BE49B2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8]]</w:t>
      </w:r>
    </w:p>
    <w:p w14:paraId="5C21BD9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157395E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Bucci M (2016). UAZ Mammals. Version 5.1. University of Arizona</w:t>
      </w:r>
    </w:p>
    <w:p w14:paraId="0E49F03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 of Natural History. Occurrence dataset</w:t>
      </w:r>
    </w:p>
    <w:p w14:paraId="45925F0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2swesj accessed via GBIF.org on 2018-08-29..</w:t>
      </w:r>
    </w:p>
    <w:p w14:paraId="1B53731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6B732F5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3CED063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6C14102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58BD378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9]]</w:t>
      </w:r>
    </w:p>
    <w:p w14:paraId="6E093F3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73CA174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Thompson C (2016). UMMZ Mammal Collection. Version 8.1. University</w:t>
      </w:r>
    </w:p>
    <w:p w14:paraId="2AEB44E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f Michigan Museum of Zoology. Occurrence dataset</w:t>
      </w:r>
    </w:p>
    <w:p w14:paraId="1EBE0FA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dx3rcj accessed via GBIF.org on 2018-08-29..</w:t>
      </w:r>
    </w:p>
    <w:p w14:paraId="7C6A6D8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19F9A0C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189AA59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7FCECEB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3BDD4C4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0]]</w:t>
      </w:r>
    </w:p>
    <w:p w14:paraId="33C3F4C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7F91ED2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Western Australian Museum (2017). Western Australian Museum</w:t>
      </w:r>
    </w:p>
    <w:p w14:paraId="1C43C4D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provider for OZCAM. Occurrence dataset https://doi.org/10.15468/5qt0dm</w:t>
      </w:r>
    </w:p>
    <w:p w14:paraId="6EE4281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via GBIF.org on 2018-08-29.. Accessed from R via rgbif</w:t>
      </w:r>
    </w:p>
    <w:p w14:paraId="41E2604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24947BE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6F622D4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246FC6E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1]]</w:t>
      </w:r>
    </w:p>
    <w:p w14:paraId="6F2E31C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5A37AEE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Khidas K, Shorthouse D (2018). Canadian Museum of Nature Mammal</w:t>
      </w:r>
    </w:p>
    <w:p w14:paraId="253D9C1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Collection. Version 1.8. Canadian Museum of Nature. Occurrence dataset</w:t>
      </w:r>
    </w:p>
    <w:p w14:paraId="47995BA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okgapc accessed via GBIF.org on 2018-08-29..</w:t>
      </w:r>
    </w:p>
    <w:p w14:paraId="615E95F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04AD408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0591AD0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40A69BB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52AF7BB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2]]</w:t>
      </w:r>
    </w:p>
    <w:p w14:paraId="312AE27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553EE32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Natural History Museum, University of Oslo (2018). Mammal</w:t>
      </w:r>
    </w:p>
    <w:p w14:paraId="689CDC3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collection, Natural History Museum, University of Oslo. Version 31.137.</w:t>
      </w:r>
    </w:p>
    <w:p w14:paraId="64B8A7F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knvqao accessed via</w:t>
      </w:r>
    </w:p>
    <w:p w14:paraId="1B103F8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596178C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0B64461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20E280C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2C724B2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3]]</w:t>
      </w:r>
    </w:p>
    <w:p w14:paraId="37B8CA6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473927E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Gall L (2018). Vertebrate Zoology Division - Mammalogy, Yale</w:t>
      </w:r>
    </w:p>
    <w:p w14:paraId="76BCD75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Peabody Museum. Yale University Peabody Museum. Occurrence dataset</w:t>
      </w:r>
    </w:p>
    <w:p w14:paraId="459EA35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4mm6uc accessed via GBIF.org on 2018-08-29..</w:t>
      </w:r>
    </w:p>
    <w:p w14:paraId="71EDF07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502DE7B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0C1FD24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BD252A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EBA4D6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4]]</w:t>
      </w:r>
    </w:p>
    <w:p w14:paraId="1C3835B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3372A53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Tushabe H (2018). National Biodiversity Data Bank. Observation</w:t>
      </w:r>
    </w:p>
    <w:p w14:paraId="503A38F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records, 1900-2014. Version 1.2. National Biodiversity Data Bank.</w:t>
      </w:r>
    </w:p>
    <w:p w14:paraId="64A7C50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djzgie accessed via</w:t>
      </w:r>
    </w:p>
    <w:p w14:paraId="133E75F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5E401EB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5CE7C6E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42C62CA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47AC37B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5]]</w:t>
      </w:r>
    </w:p>
    <w:p w14:paraId="34E17B8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494C0DE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Turpel A, Walisch T (2018). Collections and observation data</w:t>
      </w:r>
    </w:p>
    <w:p w14:paraId="05BD60E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National Museum of Natural History Luxembourg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Musée national</w:t>
      </w:r>
    </w:p>
    <w:p w14:paraId="4D3B7AE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d'histoire naturelle Luxembourg. Occurrence dataset</w:t>
      </w:r>
    </w:p>
    <w:p w14:paraId="7DE6A27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https://doi.org/10.15468/s2iu7d accessed via GBIF.org on 2018-08-29..</w:t>
      </w:r>
    </w:p>
    <w:p w14:paraId="13F4ACE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2C9A71A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3C0651E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9801282" w14:textId="77777777" w:rsidR="0039345A" w:rsidRPr="00B72096" w:rsidRDefault="0039345A" w:rsidP="0039345A">
      <w:pPr>
        <w:rPr>
          <w:rFonts w:ascii="Times New Roman" w:hAnsi="Times New Roman" w:cs="Times New Roman"/>
          <w:lang w:val="en-US"/>
        </w:rPr>
      </w:pPr>
    </w:p>
    <w:p w14:paraId="2152E30A" w14:textId="77777777" w:rsidR="0039345A" w:rsidRPr="00B72096" w:rsidRDefault="0039345A" w:rsidP="0039345A">
      <w:pPr>
        <w:rPr>
          <w:rFonts w:ascii="Times New Roman" w:hAnsi="Times New Roman" w:cs="Times New Roman"/>
          <w:lang w:val="en-US"/>
        </w:rPr>
      </w:pPr>
    </w:p>
    <w:p w14:paraId="03DCB9FF" w14:textId="77777777" w:rsidR="0039345A" w:rsidRPr="00B72096" w:rsidRDefault="0039345A" w:rsidP="0039345A">
      <w:pPr>
        <w:keepNext/>
        <w:keepLines/>
        <w:pBdr>
          <w:top w:val="nil"/>
          <w:left w:val="nil"/>
          <w:bottom w:val="nil"/>
          <w:right w:val="nil"/>
          <w:between w:val="nil"/>
          <w:bar w:val="nil"/>
        </w:pBdr>
        <w:spacing w:before="480" w:after="0" w:line="276" w:lineRule="auto"/>
        <w:outlineLvl w:val="0"/>
        <w:rPr>
          <w:rFonts w:ascii="Times New Roman" w:eastAsiaTheme="majorEastAsia" w:hAnsi="Times New Roman" w:cs="Times New Roman"/>
          <w:b/>
          <w:bCs/>
          <w:i/>
          <w:color w:val="2E74B5" w:themeColor="accent1" w:themeShade="BF"/>
          <w:sz w:val="28"/>
          <w:szCs w:val="28"/>
          <w:u w:color="000000"/>
          <w:bdr w:val="nil"/>
          <w:lang w:val="en-US"/>
        </w:rPr>
      </w:pPr>
      <w:r w:rsidRPr="00B72096">
        <w:rPr>
          <w:rFonts w:ascii="Times New Roman" w:eastAsiaTheme="majorEastAsia" w:hAnsi="Times New Roman" w:cs="Times New Roman"/>
          <w:b/>
          <w:bCs/>
          <w:color w:val="2E74B5" w:themeColor="accent1" w:themeShade="BF"/>
          <w:sz w:val="28"/>
          <w:szCs w:val="28"/>
          <w:u w:color="000000"/>
          <w:bdr w:val="nil"/>
          <w:lang w:val="en-US"/>
        </w:rPr>
        <w:t xml:space="preserve">3.) </w:t>
      </w:r>
      <w:r w:rsidRPr="00B72096">
        <w:rPr>
          <w:rFonts w:ascii="Times New Roman" w:eastAsiaTheme="majorEastAsia" w:hAnsi="Times New Roman" w:cs="Times New Roman"/>
          <w:b/>
          <w:bCs/>
          <w:i/>
          <w:color w:val="2E74B5" w:themeColor="accent1" w:themeShade="BF"/>
          <w:sz w:val="28"/>
          <w:szCs w:val="28"/>
          <w:u w:color="000000"/>
          <w:bdr w:val="nil"/>
          <w:lang w:val="en-US"/>
        </w:rPr>
        <w:t>Epomops franqueti</w:t>
      </w:r>
    </w:p>
    <w:p w14:paraId="45D82A6D" w14:textId="77777777" w:rsidR="0039345A" w:rsidRPr="00B72096" w:rsidRDefault="0039345A" w:rsidP="0039345A">
      <w:pPr>
        <w:rPr>
          <w:rFonts w:ascii="Times New Roman" w:hAnsi="Times New Roman" w:cs="Times New Roman"/>
          <w:lang w:val="en-US"/>
        </w:rPr>
      </w:pPr>
    </w:p>
    <w:p w14:paraId="10E079A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]]</w:t>
      </w:r>
    </w:p>
    <w:p w14:paraId="0EA8D92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7E9ECDC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iNaturalist.org (2018). iNaturalist Research-grade Observations.</w:t>
      </w:r>
    </w:p>
    <w:p w14:paraId="2D49691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ab3s5x accessed via</w:t>
      </w:r>
    </w:p>
    <w:p w14:paraId="745185D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7689B92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1C90811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6EB5B95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4C94BC0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]]</w:t>
      </w:r>
    </w:p>
    <w:p w14:paraId="00FDA4E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1DAC9F7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Grant S, Ferguson A (2018). Field Museum of Natural History</w:t>
      </w:r>
    </w:p>
    <w:p w14:paraId="026D844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Zoology) Mammal Collection. Version 9.5. Field Museum. Occurrence</w:t>
      </w:r>
    </w:p>
    <w:p w14:paraId="3E77543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dataset https://doi.org/10.15468/n4zgxw accessed via GBIF.org on</w:t>
      </w:r>
    </w:p>
    <w:p w14:paraId="02E5C23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.. Accessed from R via rgbif</w:t>
      </w:r>
    </w:p>
    <w:p w14:paraId="4357B78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17298FB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07A404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5CFFFE5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3]]</w:t>
      </w:r>
    </w:p>
    <w:p w14:paraId="63CD2BB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5112083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KINGBO A, KIKI P P B (2016). Census of the animals of Benin.</w:t>
      </w:r>
    </w:p>
    <w:p w14:paraId="3BD1AA1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Version 1.2. GBIF Benin. Occurrence dataset</w:t>
      </w:r>
    </w:p>
    <w:p w14:paraId="757780E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h7rqo9 accessed via GBIF.org on 2018-08-29..</w:t>
      </w:r>
    </w:p>
    <w:p w14:paraId="04993FD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0632E2D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693418E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 Public Domain (CC0 1.0)</w:t>
      </w:r>
    </w:p>
    <w:p w14:paraId="0EAB6F5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1DB434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4]]</w:t>
      </w:r>
    </w:p>
    <w:p w14:paraId="33B00EF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043B31B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Orrell T, Hollowell T (2018). NMNH Extant Specimen Records.</w:t>
      </w:r>
    </w:p>
    <w:p w14:paraId="6DEDEE7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Version 1.19. National Museum of Natural History, Smithsonian</w:t>
      </w:r>
    </w:p>
    <w:p w14:paraId="5BE37BD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Institution. Occurrence dataset https://doi.org/10.15468/hnhrg3</w:t>
      </w:r>
    </w:p>
    <w:p w14:paraId="4113C5B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via GBIF.org on 2018-08-29.. Accessed from R via rgbif</w:t>
      </w:r>
    </w:p>
    <w:p w14:paraId="2E94138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01BE286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Rights:</w:t>
      </w:r>
    </w:p>
    <w:p w14:paraId="772051F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2DF4DE6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5]]</w:t>
      </w:r>
    </w:p>
    <w:p w14:paraId="2603E67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7EAD11A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MNHN - Museum national d'Histoire naturelle (2018). The mammals</w:t>
      </w:r>
    </w:p>
    <w:p w14:paraId="508C581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collection (ZM) of the Muséum national d'Histoire naturelle (MNHN -</w:t>
      </w:r>
    </w:p>
    <w:p w14:paraId="331C4B6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Paris). Version 43.77. Occurrence dataset</w:t>
      </w:r>
    </w:p>
    <w:p w14:paraId="5F84F76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https://doi.org/10.15468/j0xw9i accessed via GBIF.org on 2018-08-29..</w:t>
      </w:r>
    </w:p>
    <w:p w14:paraId="0B14B7A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34D5B40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0568DCF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22F0E65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EC05FF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6]]</w:t>
      </w:r>
    </w:p>
    <w:p w14:paraId="052E0C2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5294047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Kiki P, Ganglo J (2017). Census of the threatened species of</w:t>
      </w:r>
    </w:p>
    <w:p w14:paraId="137BFEB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Benin.. Version 1.5. GBIF Benin. Occurrence dataset</w:t>
      </w:r>
    </w:p>
    <w:p w14:paraId="16E819F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fbbbfl accessed via GBIF.org on 2018-08-29..</w:t>
      </w:r>
    </w:p>
    <w:p w14:paraId="6137C30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3342089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2018-08-29</w:t>
      </w:r>
    </w:p>
    <w:p w14:paraId="0751286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Rights:</w:t>
      </w:r>
    </w:p>
    <w:p w14:paraId="4F88E30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517B0A1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7]]</w:t>
      </w:r>
    </w:p>
    <w:p w14:paraId="783F002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23F6A6C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Yêhouénou Tessi D R (2017)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List of animalia, fungi and plant</w:t>
      </w:r>
    </w:p>
    <w:p w14:paraId="4869C20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species recorded through naturalist observations and research</w:t>
      </w:r>
    </w:p>
    <w:p w14:paraId="1C45E2F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tivities in Benin. Data mobilized in the framework of a JRS</w:t>
      </w:r>
    </w:p>
    <w:p w14:paraId="40219FD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Biodiversity Foundation project of Benin. Laboratory of Forest Sciences</w:t>
      </w:r>
    </w:p>
    <w:p w14:paraId="64FE8B3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University of Abomey-Calavi). Occurrence dataset</w:t>
      </w:r>
    </w:p>
    <w:p w14:paraId="1430BEF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22kwre accessed via GBIF.org on 2018-08-29..</w:t>
      </w:r>
    </w:p>
    <w:p w14:paraId="2D19C8D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513BB1A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7A1B5F0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0719B06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7F91ABB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8]]</w:t>
      </w:r>
    </w:p>
    <w:p w14:paraId="1276A50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CA644C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Cook J (2018). MSB Mammal Collection (Arctos). Version 35.17.</w:t>
      </w:r>
    </w:p>
    <w:p w14:paraId="41A95F7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 of Southwestern Biology. Occurrence dataset</w:t>
      </w:r>
    </w:p>
    <w:p w14:paraId="19BFEB5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oirgxw accessed via GBIF.org on 2018-08-29..</w:t>
      </w:r>
    </w:p>
    <w:p w14:paraId="72B4284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047AAE3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717A869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048B20F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87B39E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9]]</w:t>
      </w:r>
    </w:p>
    <w:p w14:paraId="5A684A6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DFB06D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Tushabe H (2018). National Biodiversity Data Bank. Observation</w:t>
      </w:r>
    </w:p>
    <w:p w14:paraId="5242538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records, 1900-2014. Version 1.2. National Biodiversity Data Bank.</w:t>
      </w:r>
    </w:p>
    <w:p w14:paraId="558A36D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djzgie accessed via</w:t>
      </w:r>
    </w:p>
    <w:p w14:paraId="3266615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1CB1504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5960749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6465169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1521CF3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0]]</w:t>
      </w:r>
    </w:p>
    <w:p w14:paraId="4D16673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F8174D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Biological Station of Doñana (CSIC) (2018). Estacion Biologica</w:t>
      </w:r>
    </w:p>
    <w:p w14:paraId="546CB5E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Donana - CSIC, Mammal Collection. Occurrence dataset</w:t>
      </w:r>
    </w:p>
    <w:p w14:paraId="698BF9C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fwrsxr accessed via GBIF.org on 2018-08-29..</w:t>
      </w:r>
    </w:p>
    <w:p w14:paraId="39F9EF0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4452DD8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2018-08-29</w:t>
      </w:r>
    </w:p>
    <w:p w14:paraId="3A09F1B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Rights:</w:t>
      </w:r>
    </w:p>
    <w:p w14:paraId="2A8AD99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2BCB379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11]]</w:t>
      </w:r>
    </w:p>
    <w:p w14:paraId="2E20C11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399BBD3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Muséum d'histoire naturelle de la Ville de Genève - MHNG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Mammals</w:t>
      </w:r>
    </w:p>
    <w:p w14:paraId="26B77DA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oused at MHNG, Geneva. Occurrence dataset</w:t>
      </w:r>
    </w:p>
    <w:p w14:paraId="685BC40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lwu4fj accessed via GBIF.org on 2018-08-29..</w:t>
      </w:r>
    </w:p>
    <w:p w14:paraId="237D583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1AAE8EA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35A4420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 The use of the data is allowed only for non-profit scientific use</w:t>
      </w:r>
    </w:p>
    <w:p w14:paraId="79854BA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nd for non-profit nature conservation purpose.</w:t>
      </w:r>
    </w:p>
    <w:p w14:paraId="09B401F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59BD02E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2]]</w:t>
      </w:r>
    </w:p>
    <w:p w14:paraId="43262AE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A48632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Millen B, Lim B (2018). Mammalogy Collection - Royal Ontario</w:t>
      </w:r>
    </w:p>
    <w:p w14:paraId="36102EA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. Version 11.5. Royal Ontario Museum. Occurrence dataset</w:t>
      </w:r>
    </w:p>
    <w:p w14:paraId="25DA769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2rlrvh accessed via GBIF.org on 2018-08-29..</w:t>
      </w:r>
    </w:p>
    <w:p w14:paraId="490441F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43647D8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013045C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3F119A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43716D3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3]]</w:t>
      </w:r>
    </w:p>
    <w:p w14:paraId="7177A4A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15F41F0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Feeney R (2018). LACM Vertebrate Collection. Version 18.2. Natural</w:t>
      </w:r>
    </w:p>
    <w:p w14:paraId="5156A49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istory Museum of Los Angeles County. Occurrence dataset</w:t>
      </w:r>
    </w:p>
    <w:p w14:paraId="03F5CB7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77rmwd accessed via GBIF.org on 2018-08-29..</w:t>
      </w:r>
    </w:p>
    <w:p w14:paraId="078A6E9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64C0733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4610C3D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0C361E8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133DA11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4]]</w:t>
      </w:r>
    </w:p>
    <w:p w14:paraId="3E5ADCB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3ED1D94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Thompson C (2016). UMMZ Mammal Collection. Version 8.1. University</w:t>
      </w:r>
    </w:p>
    <w:p w14:paraId="138A5F1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f Michigan Museum of Zoology. Occurrence dataset</w:t>
      </w:r>
    </w:p>
    <w:p w14:paraId="3E6F332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dx3rcj accessed via GBIF.org on 2018-08-29..</w:t>
      </w:r>
    </w:p>
    <w:p w14:paraId="4B0A165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5D06EF4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2018-08-29</w:t>
      </w:r>
    </w:p>
    <w:p w14:paraId="6E16461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Rights:</w:t>
      </w:r>
    </w:p>
    <w:p w14:paraId="678ADAC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54F7238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15]]</w:t>
      </w:r>
    </w:p>
    <w:p w14:paraId="281C120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57ED1BD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Trombone T (2016)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AMNH Mammal Collections. American Museum of</w:t>
      </w:r>
    </w:p>
    <w:p w14:paraId="3E51096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Natural History. Occurrence dataset https://doi.org/10.15468/wu3poe</w:t>
      </w:r>
    </w:p>
    <w:p w14:paraId="45E189A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via GBIF.org on 2018-08-29.. Accessed from R via rgbif</w:t>
      </w:r>
    </w:p>
    <w:p w14:paraId="786ACD7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345858F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C59F1B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19BE31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6]]</w:t>
      </w:r>
    </w:p>
    <w:p w14:paraId="34638D6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A3443B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Mateke C, Mulwanda S, Nachinga D (2018). Livingstone Museum Bat</w:t>
      </w:r>
    </w:p>
    <w:p w14:paraId="7215BBA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Collection. Livingstone Museum. Occurrence dataset</w:t>
      </w:r>
    </w:p>
    <w:p w14:paraId="46CC29F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i6cor7 accessed via GBIF.org on 2018-08-29..</w:t>
      </w:r>
    </w:p>
    <w:p w14:paraId="2173BDB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70427B3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417D9D0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0AFD403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3094C2A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7]]</w:t>
      </w:r>
    </w:p>
    <w:p w14:paraId="55FBC67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36F8FE7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Dillman C, Dardia C (2018). CUMV Mammal Collection. Version 27.17.</w:t>
      </w:r>
    </w:p>
    <w:p w14:paraId="09463EF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Cornell University Museum of Vertebrates. Occurrence dataset</w:t>
      </w:r>
    </w:p>
    <w:p w14:paraId="66EB7F7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kkgkne accessed via GBIF.org on 2018-08-29..</w:t>
      </w:r>
    </w:p>
    <w:p w14:paraId="73861FB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7B7AC83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30604DE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7998B7D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72D1535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8]]</w:t>
      </w:r>
    </w:p>
    <w:p w14:paraId="6376752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527A8AC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Scholes III, Ph.D. E (2015). Macaulay Library Audio and Video</w:t>
      </w:r>
    </w:p>
    <w:p w14:paraId="422AD40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Collection. Cornell Lab of Ornithology. Occurrence dataset</w:t>
      </w:r>
    </w:p>
    <w:p w14:paraId="0015D5D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ckcdpy accessed via GBIF.org on 2018-08-29..</w:t>
      </w:r>
    </w:p>
    <w:p w14:paraId="60B82CE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14A0924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6F18CA3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 http://creativecommons.org/publicdomain/zero/1.0 and</w:t>
      </w:r>
    </w:p>
    <w:p w14:paraId="2513908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://vertnet.org/resources/norms.html</w:t>
      </w:r>
    </w:p>
    <w:p w14:paraId="7A9D5DF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229D5E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19]]</w:t>
      </w:r>
    </w:p>
    <w:p w14:paraId="19FF890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7B38E5C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Garner H (2016)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TTU Mammals Collection. Version 9.1. Museum of</w:t>
      </w:r>
    </w:p>
    <w:p w14:paraId="50D2F28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Texas Tech University (TTU). Occurrence dataset</w:t>
      </w:r>
    </w:p>
    <w:p w14:paraId="47AF27F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yocqyp accessed via GBIF.org on 2018-08-29..</w:t>
      </w:r>
    </w:p>
    <w:p w14:paraId="259C2EE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73C0326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2F5A752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C4C596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580F1CF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0]]</w:t>
      </w:r>
    </w:p>
    <w:p w14:paraId="56D6E0F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0C80FDC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Bradley J (2018). UWBM Mammalogy Collection (Arctos). University</w:t>
      </w:r>
    </w:p>
    <w:p w14:paraId="4B95A9C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f Washington Burke Museum. Occurrence dataset</w:t>
      </w:r>
    </w:p>
    <w:p w14:paraId="479EAD8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qziy3w accessed via GBIF.org on 2018-08-29..</w:t>
      </w:r>
    </w:p>
    <w:p w14:paraId="2D74E2E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783161E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1984C3C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1557E82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87152B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1]]</w:t>
      </w:r>
    </w:p>
    <w:p w14:paraId="5E7E312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A31AC9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Conroy C (2018). MVZ Mammal Collection (Arctos). Version 35.17.</w:t>
      </w:r>
    </w:p>
    <w:p w14:paraId="4EB718D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 of Vertebrate Zoology. Occurrence dataset</w:t>
      </w:r>
    </w:p>
    <w:p w14:paraId="6141A15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uwudf9 accessed via GBIF.org on 2018-08-29..</w:t>
      </w:r>
    </w:p>
    <w:p w14:paraId="2DD846C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5D1FF98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2EB4F44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6F0C3D2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4392061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2]]</w:t>
      </w:r>
    </w:p>
    <w:p w14:paraId="53FF5D0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06A04E0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Royal Belgian Institute of Natural Sciences (2017). RBINS DaRWIN.</w:t>
      </w:r>
    </w:p>
    <w:p w14:paraId="4EDF1C4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qxy4mc accessed via</w:t>
      </w:r>
    </w:p>
    <w:p w14:paraId="604C4AD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69E0411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5B2F176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8A0CB4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BA2C02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3]]</w:t>
      </w:r>
    </w:p>
    <w:p w14:paraId="7DB35B5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4C3B5A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Harvard University M, Morris P J (2018). Museum of Comparative</w:t>
      </w:r>
    </w:p>
    <w:p w14:paraId="431D99F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Zoology, Harvard University. Version 162.115. Museum of Comparative</w:t>
      </w:r>
    </w:p>
    <w:p w14:paraId="61A89D0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Zoology, Harvard University. Occurrence dataset</w:t>
      </w:r>
    </w:p>
    <w:p w14:paraId="1C9DF36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p5rupv accessed via GBIF.org on 2018-08-29..</w:t>
      </w:r>
    </w:p>
    <w:p w14:paraId="728ED38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6C552B6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1A6F983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462E4E11" w14:textId="77777777" w:rsidR="0039345A" w:rsidRPr="00B72096" w:rsidRDefault="0039345A" w:rsidP="0039345A">
      <w:pPr>
        <w:rPr>
          <w:rFonts w:ascii="Times New Roman" w:hAnsi="Times New Roman" w:cs="Times New Roman"/>
          <w:lang w:val="en-US"/>
        </w:rPr>
      </w:pPr>
    </w:p>
    <w:p w14:paraId="7975B9D7" w14:textId="77777777" w:rsidR="0039345A" w:rsidRPr="00B72096" w:rsidRDefault="0039345A" w:rsidP="0039345A">
      <w:pPr>
        <w:rPr>
          <w:rFonts w:ascii="Times New Roman" w:hAnsi="Times New Roman" w:cs="Times New Roman"/>
          <w:lang w:val="en-US"/>
        </w:rPr>
      </w:pPr>
    </w:p>
    <w:p w14:paraId="34675AE0" w14:textId="77777777" w:rsidR="0039345A" w:rsidRPr="00B72096" w:rsidRDefault="0039345A" w:rsidP="0039345A">
      <w:pPr>
        <w:keepNext/>
        <w:keepLines/>
        <w:pBdr>
          <w:top w:val="nil"/>
          <w:left w:val="nil"/>
          <w:bottom w:val="nil"/>
          <w:right w:val="nil"/>
          <w:between w:val="nil"/>
          <w:bar w:val="nil"/>
        </w:pBdr>
        <w:spacing w:before="480" w:after="0" w:line="276" w:lineRule="auto"/>
        <w:outlineLvl w:val="0"/>
        <w:rPr>
          <w:rFonts w:ascii="Times New Roman" w:eastAsiaTheme="majorEastAsia" w:hAnsi="Times New Roman" w:cs="Times New Roman"/>
          <w:b/>
          <w:bCs/>
          <w:i/>
          <w:color w:val="2E74B5" w:themeColor="accent1" w:themeShade="BF"/>
          <w:sz w:val="28"/>
          <w:szCs w:val="28"/>
          <w:u w:color="000000"/>
          <w:bdr w:val="nil"/>
          <w:lang w:val="en-US"/>
        </w:rPr>
      </w:pPr>
      <w:r w:rsidRPr="00B72096">
        <w:rPr>
          <w:rFonts w:ascii="Times New Roman" w:eastAsiaTheme="majorEastAsia" w:hAnsi="Times New Roman" w:cs="Times New Roman"/>
          <w:b/>
          <w:bCs/>
          <w:color w:val="2E74B5" w:themeColor="accent1" w:themeShade="BF"/>
          <w:sz w:val="28"/>
          <w:szCs w:val="28"/>
          <w:u w:color="000000"/>
          <w:bdr w:val="nil"/>
          <w:lang w:val="en-US"/>
        </w:rPr>
        <w:t xml:space="preserve">4.) </w:t>
      </w:r>
      <w:r w:rsidRPr="00B72096">
        <w:rPr>
          <w:rFonts w:ascii="Times New Roman" w:eastAsiaTheme="majorEastAsia" w:hAnsi="Times New Roman" w:cs="Times New Roman"/>
          <w:b/>
          <w:bCs/>
          <w:i/>
          <w:color w:val="2E74B5" w:themeColor="accent1" w:themeShade="BF"/>
          <w:sz w:val="28"/>
          <w:szCs w:val="28"/>
          <w:u w:color="000000"/>
          <w:bdr w:val="nil"/>
          <w:lang w:val="en-US"/>
        </w:rPr>
        <w:t>Hypsignathus monstrosus</w:t>
      </w:r>
    </w:p>
    <w:p w14:paraId="7C162142" w14:textId="77777777" w:rsidR="0039345A" w:rsidRPr="00B72096" w:rsidRDefault="0039345A" w:rsidP="0039345A">
      <w:pPr>
        <w:rPr>
          <w:rFonts w:ascii="Times New Roman" w:hAnsi="Times New Roman" w:cs="Times New Roman"/>
          <w:lang w:val="en-US"/>
        </w:rPr>
      </w:pPr>
    </w:p>
    <w:p w14:paraId="7806D1A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]]</w:t>
      </w:r>
    </w:p>
    <w:p w14:paraId="38A66E2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63DCB0B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naturgucker.de. naturgucker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Occurrence dataset</w:t>
      </w:r>
    </w:p>
    <w:p w14:paraId="2473976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uc1apo accessed via GBIF.org on 2018-08-29..</w:t>
      </w:r>
    </w:p>
    <w:p w14:paraId="0183EBC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3CF86B2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2133DD2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DB7537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5D09EE9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]]</w:t>
      </w:r>
    </w:p>
    <w:p w14:paraId="611237E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12F82D4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iNaturalist.org (2018). iNaturalist Research-grade Observations.</w:t>
      </w:r>
    </w:p>
    <w:p w14:paraId="55ECEC4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ab3s5x accessed via</w:t>
      </w:r>
    </w:p>
    <w:p w14:paraId="7D306B0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4587D21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0693029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0D70C9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50B878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3]]</w:t>
      </w:r>
    </w:p>
    <w:p w14:paraId="065B0B2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DC6B69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Grant S, Ferguson A (2018). Field Museum of Natural History</w:t>
      </w:r>
    </w:p>
    <w:p w14:paraId="7B57DB9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Zoology) Mammal Collection. Version 9.5. Field Museum. Occurrence</w:t>
      </w:r>
    </w:p>
    <w:p w14:paraId="7490A2D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dataset https://doi.org/10.15468/n4zgxw accessed via GBIF.org on</w:t>
      </w:r>
    </w:p>
    <w:p w14:paraId="6BC43B1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.. Accessed from R via rgbif</w:t>
      </w:r>
    </w:p>
    <w:p w14:paraId="621AEC1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3DE0245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AE0073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5F816D0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4]]</w:t>
      </w:r>
    </w:p>
    <w:p w14:paraId="034040D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5303704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KINGBO A, KIKI P P B (2016). Census of the animals of Benin.</w:t>
      </w:r>
    </w:p>
    <w:p w14:paraId="45F6881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Version 1.2. GBIF Benin. Occurrence dataset</w:t>
      </w:r>
    </w:p>
    <w:p w14:paraId="1DD0C63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h7rqo9 accessed via GBIF.org on 2018-08-29..</w:t>
      </w:r>
    </w:p>
    <w:p w14:paraId="6D50BAE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4D1E9C4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2018-08-29</w:t>
      </w:r>
    </w:p>
    <w:p w14:paraId="2A5E863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Rights: Public Domain (CC0 1.0)</w:t>
      </w:r>
    </w:p>
    <w:p w14:paraId="0750DDA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445517E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5]]</w:t>
      </w:r>
    </w:p>
    <w:p w14:paraId="0F83D66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4FC44E0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MNHN - Museum national d'Histoire naturelle (2018). The mammals</w:t>
      </w:r>
    </w:p>
    <w:p w14:paraId="38F2805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collection (ZM) of the Muséum national d'Histoire naturelle (MNHN -</w:t>
      </w:r>
    </w:p>
    <w:p w14:paraId="4A3277F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Paris). Version 43.77. Occurrence dataset</w:t>
      </w:r>
    </w:p>
    <w:p w14:paraId="0D317AA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https://doi.org/10.15468/j0xw9i accessed via GBIF.org on 2018-08-29..</w:t>
      </w:r>
    </w:p>
    <w:p w14:paraId="3E3B216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7D7E146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68E0DFD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15F959F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19FDE89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6]]</w:t>
      </w:r>
    </w:p>
    <w:p w14:paraId="3CD0029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12FFC3E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Orrell T, Hollowell T (2018). NMNH Extant Specimen Records.</w:t>
      </w:r>
    </w:p>
    <w:p w14:paraId="790C44F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Version 1.19. National Museum of Natural History, Smithsonian</w:t>
      </w:r>
    </w:p>
    <w:p w14:paraId="66BED12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Institution. Occurrence dataset https://doi.org/10.15468/hnhrg3</w:t>
      </w:r>
    </w:p>
    <w:p w14:paraId="416BD1E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via GBIF.org on 2018-08-29.. Accessed from R via rgbif</w:t>
      </w:r>
    </w:p>
    <w:p w14:paraId="6060CFA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7D0C1F9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525252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D0FD4B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7]]</w:t>
      </w:r>
    </w:p>
    <w:p w14:paraId="336122A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307AA81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Kiki P, Ganglo J (2017). Census of the threatened species of</w:t>
      </w:r>
    </w:p>
    <w:p w14:paraId="6C8F9B9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Benin.. Version 1.5. GBIF Benin. Occurrence dataset</w:t>
      </w:r>
    </w:p>
    <w:p w14:paraId="5C51389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fbbbfl accessed via GBIF.org on 2018-08-29..</w:t>
      </w:r>
    </w:p>
    <w:p w14:paraId="32F4C40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731061A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5680521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13D9016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717EB9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8]]</w:t>
      </w:r>
    </w:p>
    <w:p w14:paraId="3BB4EC0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6CF6D8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Conservation International. Rapid Assessment Program (RAP)</w:t>
      </w:r>
    </w:p>
    <w:p w14:paraId="7EAAD67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Biodiversity Survey Database. Occurrence dataset</w:t>
      </w:r>
    </w:p>
    <w:p w14:paraId="7AF1C8E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tsrjm0 accessed via GBIF.org on 2018-08-29..</w:t>
      </w:r>
    </w:p>
    <w:p w14:paraId="28B5189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467C33A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25D5E09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1914C0D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4C35D6D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9]]</w:t>
      </w:r>
    </w:p>
    <w:p w14:paraId="488093F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07B8F64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Tushabe H (2018). National Biodiversity Data Bank. Observation</w:t>
      </w:r>
    </w:p>
    <w:p w14:paraId="5DCC8DD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records, 1900-2014. Version 1.2. National Biodiversity Data Bank.</w:t>
      </w:r>
    </w:p>
    <w:p w14:paraId="0B6AEDC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djzgie accessed via</w:t>
      </w:r>
    </w:p>
    <w:p w14:paraId="20303E9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75DCE34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36088AF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Rights:</w:t>
      </w:r>
    </w:p>
    <w:p w14:paraId="00C6F92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6C51DA9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10]]</w:t>
      </w:r>
    </w:p>
    <w:p w14:paraId="1B3C736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79242EF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Muséum d'histoire naturelle de la Ville de Genève - MHNG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Mammals</w:t>
      </w:r>
    </w:p>
    <w:p w14:paraId="7C2B109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oused at MHNG, Geneva. Occurrence dataset</w:t>
      </w:r>
    </w:p>
    <w:p w14:paraId="1B29A1D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lwu4fj accessed via GBIF.org on 2018-08-29..</w:t>
      </w:r>
    </w:p>
    <w:p w14:paraId="2733901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002BEFB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30990BA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 The use of the data is allowed only for non-profit scientific use</w:t>
      </w:r>
    </w:p>
    <w:p w14:paraId="7A604E3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nd for non-profit nature conservation purpose.</w:t>
      </w:r>
    </w:p>
    <w:p w14:paraId="5BA5B90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7FB8E13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1]]</w:t>
      </w:r>
    </w:p>
    <w:p w14:paraId="72A3FAD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17DB665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Trombone T (2016). AMNH Mammal Collections. American Museum of</w:t>
      </w:r>
    </w:p>
    <w:p w14:paraId="56F12BA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Natural History. Occurrence dataset https://doi.org/10.15468/wu3poe</w:t>
      </w:r>
    </w:p>
    <w:p w14:paraId="7D23C98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via GBIF.org on 2018-08-29.. Accessed from R via rgbif</w:t>
      </w:r>
    </w:p>
    <w:p w14:paraId="60F64A0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6382EB9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0952C7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5D8A46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2]]</w:t>
      </w:r>
    </w:p>
    <w:p w14:paraId="4328F4D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1544BC2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Scholes III, Ph.D. E (2015). Macaulay Library Audio and Video</w:t>
      </w:r>
    </w:p>
    <w:p w14:paraId="08F245C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Collection. Cornell Lab of Ornithology. Occurrence dataset</w:t>
      </w:r>
    </w:p>
    <w:p w14:paraId="516B026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ckcdpy accessed via GBIF.org on 2018-08-29..</w:t>
      </w:r>
    </w:p>
    <w:p w14:paraId="1148554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1EFD5F0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7933C3F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 http://creativecommons.org/publicdomain/zero/1.0 and</w:t>
      </w:r>
    </w:p>
    <w:p w14:paraId="51F1E9E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://vertnet.org/resources/norms.html</w:t>
      </w:r>
    </w:p>
    <w:p w14:paraId="48A7BAB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5B27F8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13]]</w:t>
      </w:r>
    </w:p>
    <w:p w14:paraId="0BD34CB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4432C6D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Millen B, Lim B (2018)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Mammalogy Collection - Royal Ontario</w:t>
      </w:r>
    </w:p>
    <w:p w14:paraId="6B0244E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. Version 11.5. Royal Ontario Museum. Occurrence dataset</w:t>
      </w:r>
    </w:p>
    <w:p w14:paraId="511AFB6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2rlrvh accessed via GBIF.org on 2018-08-29..</w:t>
      </w:r>
    </w:p>
    <w:p w14:paraId="132ABCF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699F10F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165A9C0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2D20E9F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2BCD41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4]]</w:t>
      </w:r>
    </w:p>
    <w:p w14:paraId="0121600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786CE48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Dillman C, Dardia C (2018). CUMV Mammal Collection. Version 27.17.</w:t>
      </w:r>
    </w:p>
    <w:p w14:paraId="0488B51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Cornell University Museum of Vertebrates. Occurrence dataset</w:t>
      </w:r>
    </w:p>
    <w:p w14:paraId="0B9702E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kkgkne accessed via GBIF.org on 2018-08-29..</w:t>
      </w:r>
    </w:p>
    <w:p w14:paraId="3B57147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16B8C3B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49391CF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2F18451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51200AC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5]]</w:t>
      </w:r>
    </w:p>
    <w:p w14:paraId="554B4D3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44DD07C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Feeney R (2018). LACM Vertebrate Collection. Version 18.2. Natural</w:t>
      </w:r>
    </w:p>
    <w:p w14:paraId="6E81036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istory Museum of Los Angeles County. Occurrence dataset</w:t>
      </w:r>
    </w:p>
    <w:p w14:paraId="666BC47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77rmwd accessed via GBIF.org on 2018-08-29..</w:t>
      </w:r>
    </w:p>
    <w:p w14:paraId="4F5D828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5164E80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2725575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E946A7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7EC42F9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6]]</w:t>
      </w:r>
    </w:p>
    <w:p w14:paraId="47638D9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513B1DD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Royal Belgian Institute of Natural Sciences (2017). RBINS DaRWIN.</w:t>
      </w:r>
    </w:p>
    <w:p w14:paraId="63F487F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qxy4mc accessed via</w:t>
      </w:r>
    </w:p>
    <w:p w14:paraId="3711C84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403E388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2E0C0F0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1FA953E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3E04FFB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7]]</w:t>
      </w:r>
    </w:p>
    <w:p w14:paraId="60D2E2C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1553ABB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Cook J (2018). MSB Mammal Collection (Arctos). Version 35.17.</w:t>
      </w:r>
    </w:p>
    <w:p w14:paraId="45EF4BC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 of Southwestern Biology. Occurrence dataset</w:t>
      </w:r>
    </w:p>
    <w:p w14:paraId="083A989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oirgxw accessed via GBIF.org on 2018-08-29..</w:t>
      </w:r>
    </w:p>
    <w:p w14:paraId="4AFB978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30F1710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398B23D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29E9DAD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B7C989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8]]</w:t>
      </w:r>
    </w:p>
    <w:p w14:paraId="45F6745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1ADA93F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Slade N (2018). KUBI Mammalogy Collection. Version 26.13.</w:t>
      </w:r>
    </w:p>
    <w:p w14:paraId="4E6A1F9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University of Kansas Biodiversity Institute. Occurrence dataset</w:t>
      </w:r>
    </w:p>
    <w:p w14:paraId="584B206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a3woj7 accessed via GBIF.org on 2018-08-29..</w:t>
      </w:r>
    </w:p>
    <w:p w14:paraId="5525DD0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289CA9A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1D249B1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205FC3F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14EE7E9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9]]</w:t>
      </w:r>
    </w:p>
    <w:p w14:paraId="1C7ABA0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B4046B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Australian Museum (2017). Australian Museum provider for OZCAM.</w:t>
      </w:r>
    </w:p>
    <w:p w14:paraId="5BE6751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e7susi accessed via</w:t>
      </w:r>
    </w:p>
    <w:p w14:paraId="332792B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1033F3F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3421EAE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143E2412" w14:textId="77777777" w:rsidR="0039345A" w:rsidRPr="00B72096" w:rsidRDefault="0039345A" w:rsidP="0039345A">
      <w:pPr>
        <w:rPr>
          <w:rFonts w:ascii="Times New Roman" w:hAnsi="Times New Roman" w:cs="Times New Roman"/>
          <w:lang w:val="en-US"/>
        </w:rPr>
      </w:pPr>
    </w:p>
    <w:p w14:paraId="44F4305F" w14:textId="1AA165D2" w:rsidR="0039345A" w:rsidRPr="00B72096" w:rsidRDefault="0039345A" w:rsidP="0039345A">
      <w:pPr>
        <w:keepNext/>
        <w:keepLines/>
        <w:pBdr>
          <w:top w:val="nil"/>
          <w:left w:val="nil"/>
          <w:bottom w:val="nil"/>
          <w:right w:val="nil"/>
          <w:between w:val="nil"/>
          <w:bar w:val="nil"/>
        </w:pBdr>
        <w:spacing w:before="480" w:after="0" w:line="276" w:lineRule="auto"/>
        <w:outlineLvl w:val="0"/>
        <w:rPr>
          <w:rFonts w:ascii="Times New Roman" w:eastAsiaTheme="majorEastAsia" w:hAnsi="Times New Roman" w:cs="Times New Roman"/>
          <w:b/>
          <w:bCs/>
          <w:i/>
          <w:color w:val="2E74B5" w:themeColor="accent1" w:themeShade="BF"/>
          <w:sz w:val="28"/>
          <w:szCs w:val="28"/>
          <w:u w:color="000000"/>
          <w:bdr w:val="nil"/>
          <w:lang w:val="en-US"/>
        </w:rPr>
      </w:pPr>
      <w:r w:rsidRPr="00B72096">
        <w:rPr>
          <w:rFonts w:ascii="Times New Roman" w:eastAsiaTheme="majorEastAsia" w:hAnsi="Times New Roman" w:cs="Times New Roman"/>
          <w:b/>
          <w:bCs/>
          <w:color w:val="2E74B5" w:themeColor="accent1" w:themeShade="BF"/>
          <w:sz w:val="28"/>
          <w:szCs w:val="28"/>
          <w:u w:color="000000"/>
          <w:bdr w:val="nil"/>
          <w:lang w:val="en-US"/>
        </w:rPr>
        <w:t xml:space="preserve">5.) </w:t>
      </w:r>
      <w:r w:rsidRPr="00B72096">
        <w:rPr>
          <w:rFonts w:ascii="Times New Roman" w:eastAsiaTheme="majorEastAsia" w:hAnsi="Times New Roman" w:cs="Times New Roman"/>
          <w:b/>
          <w:bCs/>
          <w:i/>
          <w:color w:val="2E74B5" w:themeColor="accent1" w:themeShade="BF"/>
          <w:sz w:val="28"/>
          <w:szCs w:val="28"/>
          <w:u w:color="000000"/>
          <w:bdr w:val="nil"/>
          <w:lang w:val="en-US"/>
        </w:rPr>
        <w:t>Micropteropus pusillus</w:t>
      </w:r>
    </w:p>
    <w:p w14:paraId="66F0908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]]</w:t>
      </w:r>
    </w:p>
    <w:p w14:paraId="35E5EAC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506CBCA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iNaturalist.org (2018). iNaturalist Research-grade Observations.</w:t>
      </w:r>
    </w:p>
    <w:p w14:paraId="768EC6E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ab3s5x accessed via</w:t>
      </w:r>
    </w:p>
    <w:p w14:paraId="5E729E5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6E31F9A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0E443BE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6ABB405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2CA1577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]]</w:t>
      </w:r>
    </w:p>
    <w:p w14:paraId="44A5AA6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287FFE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Orrell T, Hollowell T (2018). NMNH Extant Specimen Records.</w:t>
      </w:r>
    </w:p>
    <w:p w14:paraId="5670EE6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Version 1.19. National Museum of Natural History, Smithsonian</w:t>
      </w:r>
    </w:p>
    <w:p w14:paraId="4576A2B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Institution. Occurrence dataset https://doi.org/10.15468/hnhrg3</w:t>
      </w:r>
    </w:p>
    <w:p w14:paraId="734CE9E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via GBIF.org on 2018-08-29.. Accessed from R via rgbif</w:t>
      </w:r>
    </w:p>
    <w:p w14:paraId="68B6D95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49BD2AA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791979F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169E9C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3]]</w:t>
      </w:r>
    </w:p>
    <w:p w14:paraId="37395AE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E61BFF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Grant S, Ferguson A (2018). Field Museum of Natural History</w:t>
      </w:r>
    </w:p>
    <w:p w14:paraId="770F25D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Zoology) Mammal Collection. Version 9.5. Field Museum. Occurrence</w:t>
      </w:r>
    </w:p>
    <w:p w14:paraId="1B2BE6F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dataset https://doi.org/10.15468/n4zgxw accessed via GBIF.org on</w:t>
      </w:r>
    </w:p>
    <w:p w14:paraId="7E48C31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.. Accessed from R via rgbif</w:t>
      </w:r>
    </w:p>
    <w:p w14:paraId="4870FAA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314CECF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6F2B120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25F51A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4]]</w:t>
      </w:r>
    </w:p>
    <w:p w14:paraId="7DCCA65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F176C8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KINGBO A, KIKI P P B (2016). Census of the animals of Benin.</w:t>
      </w:r>
    </w:p>
    <w:p w14:paraId="30AAF44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Version 1.2. GBIF Benin. Occurrence dataset</w:t>
      </w:r>
    </w:p>
    <w:p w14:paraId="2969DF9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h7rqo9 accessed via GBIF.org on 2018-08-29..</w:t>
      </w:r>
    </w:p>
    <w:p w14:paraId="5DB4A77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7689256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2018-08-29</w:t>
      </w:r>
    </w:p>
    <w:p w14:paraId="066C712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Rights: Public Domain (CC0 1.0)</w:t>
      </w:r>
    </w:p>
    <w:p w14:paraId="093CC5F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7B82AF4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5]]</w:t>
      </w:r>
    </w:p>
    <w:p w14:paraId="5F8B12E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756024B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MNHN - Museum national d'Histoire naturelle (2018). The mammals</w:t>
      </w:r>
    </w:p>
    <w:p w14:paraId="046D7EA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collection (ZM) of the Muséum national d'Histoire naturelle (MNHN -</w:t>
      </w:r>
    </w:p>
    <w:p w14:paraId="77A0EEB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Paris). Version 43.77. Occurrence dataset</w:t>
      </w:r>
    </w:p>
    <w:p w14:paraId="73F39E3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https://doi.org/10.15468/j0xw9i accessed via GBIF.org on 2018-08-29..</w:t>
      </w:r>
    </w:p>
    <w:p w14:paraId="640A01B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6EEFCF6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00F5403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BAC8F9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60E3E8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6]]</w:t>
      </w:r>
    </w:p>
    <w:p w14:paraId="6B815A5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5C74B11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Gall L (2018). Vertebrate Zoology Division - Mammalogy, Yale</w:t>
      </w:r>
    </w:p>
    <w:p w14:paraId="03BBDE8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Peabody Museum. Yale University Peabody Museum. Occurrence dataset</w:t>
      </w:r>
    </w:p>
    <w:p w14:paraId="5954F34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4mm6uc accessed via GBIF.org on 2018-08-29..</w:t>
      </w:r>
    </w:p>
    <w:p w14:paraId="2B06C06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3D0F99F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1A935AB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220B4C1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2671BCC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7]]</w:t>
      </w:r>
    </w:p>
    <w:p w14:paraId="74641C9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3FAAE30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Conservation International. Rapid Assessment Program (RAP)</w:t>
      </w:r>
    </w:p>
    <w:p w14:paraId="19D4EA6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Biodiversity Survey Database. Occurrence dataset</w:t>
      </w:r>
    </w:p>
    <w:p w14:paraId="183116E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tsrjm0 accessed via GBIF.org on 2018-08-29..</w:t>
      </w:r>
    </w:p>
    <w:p w14:paraId="2E47AF0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0F133C2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6FF6462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5EE3EA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2FE6698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8]]</w:t>
      </w:r>
    </w:p>
    <w:p w14:paraId="356A55B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4B678E9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Prestridge H (2016). Biodiversity Research and Teaching</w:t>
      </w:r>
    </w:p>
    <w:p w14:paraId="5ED5544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Collections - TCWC Vertebrates. Version 9.1. Texas A&amp;M University</w:t>
      </w:r>
    </w:p>
    <w:p w14:paraId="390DF39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Biodiversity Research and Teaching Collections. Occurrence dataset</w:t>
      </w:r>
    </w:p>
    <w:p w14:paraId="6746C79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szomia accessed via GBIF.org on 2018-08-29..</w:t>
      </w:r>
    </w:p>
    <w:p w14:paraId="2164B11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2EEBB8F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2424D41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3E9852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20A6A46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9]]</w:t>
      </w:r>
    </w:p>
    <w:p w14:paraId="33FDDED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D5A5BE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Tushabe H (2018). National Biodiversity Data Bank. Observation</w:t>
      </w:r>
    </w:p>
    <w:p w14:paraId="7E85AF6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records, 1900-2014. Version 1.2. National Biodiversity Data Bank.</w:t>
      </w:r>
    </w:p>
    <w:p w14:paraId="69A6B22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djzgie accessed via</w:t>
      </w:r>
    </w:p>
    <w:p w14:paraId="3B0D2A6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0320A00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15A770D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3A0316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4394630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0]]</w:t>
      </w:r>
    </w:p>
    <w:p w14:paraId="2EA90F1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6B4BAA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Cook J (2018). MSB Mammal Collection (Arctos). Version 35.17.</w:t>
      </w:r>
    </w:p>
    <w:p w14:paraId="7E685AB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 of Southwestern Biology. Occurrence dataset</w:t>
      </w:r>
    </w:p>
    <w:p w14:paraId="046D59C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oirgxw accessed via GBIF.org on 2018-08-29..</w:t>
      </w:r>
    </w:p>
    <w:p w14:paraId="721AEB3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0DBE330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2018-08-29</w:t>
      </w:r>
    </w:p>
    <w:p w14:paraId="54B7BD2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Rights:</w:t>
      </w:r>
    </w:p>
    <w:p w14:paraId="27E04A7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6294E9F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11]]</w:t>
      </w:r>
    </w:p>
    <w:p w14:paraId="05E1119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266D55D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Muséum d'histoire naturelle de la Ville de Genève - MHNG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Mammals</w:t>
      </w:r>
    </w:p>
    <w:p w14:paraId="4B827CC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oused at MHNG, Geneva. Occurrence dataset</w:t>
      </w:r>
    </w:p>
    <w:p w14:paraId="67F9EB8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lwu4fj accessed via GBIF.org on 2018-08-29..</w:t>
      </w:r>
    </w:p>
    <w:p w14:paraId="79CDA94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61E4FA9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286D4F7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 The use of the data is allowed only for non-profit scientific use</w:t>
      </w:r>
    </w:p>
    <w:p w14:paraId="048D4F7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nd for non-profit nature conservation purpose.</w:t>
      </w:r>
    </w:p>
    <w:p w14:paraId="3C2E183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4F62DDB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2]]</w:t>
      </w:r>
    </w:p>
    <w:p w14:paraId="1EE0FED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389C4E0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Abraczinskas L (2016). MSU Mammalogy, Ornithology and Vertebrate</w:t>
      </w:r>
    </w:p>
    <w:p w14:paraId="5F6A1B9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Paleontology Collections. Version 8.1. Michigan State University</w:t>
      </w:r>
    </w:p>
    <w:p w14:paraId="04B045E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. Occurrence dataset https://doi.org/10.15468/xypr72 accessed via</w:t>
      </w:r>
    </w:p>
    <w:p w14:paraId="797723B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6AA1C0B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5A6A8D3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44B91A7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C389DF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3]]</w:t>
      </w:r>
    </w:p>
    <w:p w14:paraId="7310238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4D2FF15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Feeney R (2018). LACM Vertebrate Collection. Version 18.2. Natural</w:t>
      </w:r>
    </w:p>
    <w:p w14:paraId="434AAE2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istory Museum of Los Angeles County. Occurrence dataset</w:t>
      </w:r>
    </w:p>
    <w:p w14:paraId="23092C8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77rmwd accessed via GBIF.org on 2018-08-29..</w:t>
      </w:r>
    </w:p>
    <w:p w14:paraId="31FDD64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7212A4E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504D31D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C7D218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277C028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4]]</w:t>
      </w:r>
    </w:p>
    <w:p w14:paraId="5B79974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2ADA5B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Millen B, Lim B (2018). Mammalogy Collection - Royal Ontario</w:t>
      </w:r>
    </w:p>
    <w:p w14:paraId="3ABBEB7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. Version 11.5. Royal Ontario Museum. Occurrence dataset</w:t>
      </w:r>
    </w:p>
    <w:p w14:paraId="56445F8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2rlrvh accessed via GBIF.org on 2018-08-29..</w:t>
      </w:r>
    </w:p>
    <w:p w14:paraId="1812E76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284487A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6814E9B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0556AF0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984829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5]]</w:t>
      </w:r>
    </w:p>
    <w:p w14:paraId="1B91E04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4655B0F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Thompson C (2016). UMMZ Mammal Collection. Version 8.1. University</w:t>
      </w:r>
    </w:p>
    <w:p w14:paraId="60732E9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f Michigan Museum of Zoology. Occurrence dataset</w:t>
      </w:r>
    </w:p>
    <w:p w14:paraId="3DCFA43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dx3rcj accessed via GBIF.org on 2018-08-29..</w:t>
      </w:r>
    </w:p>
    <w:p w14:paraId="61DC66E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5F65060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2018-08-29</w:t>
      </w:r>
    </w:p>
    <w:p w14:paraId="41A557B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Rights:</w:t>
      </w:r>
    </w:p>
    <w:p w14:paraId="7F23F10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20E1C38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16]]</w:t>
      </w:r>
    </w:p>
    <w:p w14:paraId="1016D7C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5761B16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Trombone T (2016)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AMNH Mammal Collections. American Museum of</w:t>
      </w:r>
    </w:p>
    <w:p w14:paraId="59E0C09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Natural History. Occurrence dataset https://doi.org/10.15468/wu3poe</w:t>
      </w:r>
    </w:p>
    <w:p w14:paraId="1E4A70A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via GBIF.org on 2018-08-29.. Accessed from R via rgbif</w:t>
      </w:r>
    </w:p>
    <w:p w14:paraId="28D1595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025C424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286887E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4D333D8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7]]</w:t>
      </w:r>
    </w:p>
    <w:p w14:paraId="41CD52B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7CEC1AE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Mateke C, Mulwanda S, Nachinga D (2018). Livingstone Museum Bat</w:t>
      </w:r>
    </w:p>
    <w:p w14:paraId="08D15F5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Collection. Livingstone Museum. Occurrence dataset</w:t>
      </w:r>
    </w:p>
    <w:p w14:paraId="63429E3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i6cor7 accessed via GBIF.org on 2018-08-29..</w:t>
      </w:r>
    </w:p>
    <w:p w14:paraId="0DBD4EA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327EEA8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49F82E0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10AE5D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2A1F2E8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8]]</w:t>
      </w:r>
    </w:p>
    <w:p w14:paraId="09490CA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5277E03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Garner H (2016). TTU Mammals Collection. Version 9.1. Museum of</w:t>
      </w:r>
    </w:p>
    <w:p w14:paraId="5BE1DE5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Texas Tech University (TTU). Occurrence dataset</w:t>
      </w:r>
    </w:p>
    <w:p w14:paraId="031AD40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yocqyp accessed via GBIF.org on 2018-08-29..</w:t>
      </w:r>
    </w:p>
    <w:p w14:paraId="3745852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0113381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595B96E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29BA1AB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3A036F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9]]</w:t>
      </w:r>
    </w:p>
    <w:p w14:paraId="1468D8E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1555DA7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Flannery M, Fong J (2018). CAS Mammalogy (MAM). Version 133.136.</w:t>
      </w:r>
    </w:p>
    <w:p w14:paraId="19AB5BE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California Academy of Sciences. Occurrence dataset</w:t>
      </w:r>
    </w:p>
    <w:p w14:paraId="5DF08D3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dhbozg accessed via GBIF.org on 2018-08-29..</w:t>
      </w:r>
    </w:p>
    <w:p w14:paraId="706780C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4DC52D4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20672A4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0CCC63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3ADC4A0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0]]</w:t>
      </w:r>
    </w:p>
    <w:p w14:paraId="30119F0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F0F96C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Bucci M (2016). UAZ Mammals. Version 5.1. University of Arizona</w:t>
      </w:r>
    </w:p>
    <w:p w14:paraId="04174C9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 of Natural History. Occurrence dataset</w:t>
      </w:r>
    </w:p>
    <w:p w14:paraId="0CE14A7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2swesj accessed via GBIF.org on 2018-08-29..</w:t>
      </w:r>
    </w:p>
    <w:p w14:paraId="39F19CE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051C36B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266AB45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66951C2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1653CD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1]]</w:t>
      </w:r>
    </w:p>
    <w:p w14:paraId="23DBBA9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3F919BA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Conroy C (2018). MVZ Mammal Collection (Arctos). Version 35.17.</w:t>
      </w:r>
    </w:p>
    <w:p w14:paraId="500C48F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 of Vertebrate Zoology. Occurrence dataset</w:t>
      </w:r>
    </w:p>
    <w:p w14:paraId="0258FDD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uwudf9 accessed via GBIF.org on 2018-08-29..</w:t>
      </w:r>
    </w:p>
    <w:p w14:paraId="2B0DB74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483C164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442F6E3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6AA43EA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3A052EA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2]]</w:t>
      </w:r>
    </w:p>
    <w:p w14:paraId="73DB217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389FD4E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Slade N (2018). KUBI Mammalogy Collection. Version 26.13.</w:t>
      </w:r>
    </w:p>
    <w:p w14:paraId="66B799B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University of Kansas Biodiversity Institute. Occurrence dataset</w:t>
      </w:r>
    </w:p>
    <w:p w14:paraId="2C915F6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a3woj7 accessed via GBIF.org on 2018-08-29..</w:t>
      </w:r>
    </w:p>
    <w:p w14:paraId="6006667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7095877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337BE9A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3C08A4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7C84DBD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3]]</w:t>
      </w:r>
    </w:p>
    <w:p w14:paraId="0FF2CD7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70C0A8D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Royal Belgian Institute of Natural Sciences (2017). RBINS DaRWIN.</w:t>
      </w:r>
    </w:p>
    <w:p w14:paraId="2A1A27C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qxy4mc accessed via</w:t>
      </w:r>
    </w:p>
    <w:p w14:paraId="4875F2A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6FEB1BA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2990C2D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18F7E9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8F8EB9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4]]</w:t>
      </w:r>
    </w:p>
    <w:p w14:paraId="3073775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58B6433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Western Australian Museum (2017). Western Australian Museum</w:t>
      </w:r>
    </w:p>
    <w:p w14:paraId="633E2D9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provider for OZCAM. Occurrence dataset https://doi.org/10.15468/5qt0dm</w:t>
      </w:r>
    </w:p>
    <w:p w14:paraId="6367B6B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via GBIF.org on 2018-08-29.. Accessed from R via rgbif</w:t>
      </w:r>
    </w:p>
    <w:p w14:paraId="1CD8B76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410019F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BF02F9B" w14:textId="77777777" w:rsidR="0039345A" w:rsidRPr="00B72096" w:rsidRDefault="0039345A" w:rsidP="0039345A">
      <w:pPr>
        <w:rPr>
          <w:rFonts w:ascii="Times New Roman" w:hAnsi="Times New Roman" w:cs="Times New Roman"/>
          <w:lang w:val="en-US"/>
        </w:rPr>
      </w:pPr>
    </w:p>
    <w:p w14:paraId="085F2D38" w14:textId="6E866385" w:rsidR="0039345A" w:rsidRPr="00B72096" w:rsidRDefault="0039345A" w:rsidP="0039345A">
      <w:pPr>
        <w:keepNext/>
        <w:keepLines/>
        <w:pBdr>
          <w:top w:val="nil"/>
          <w:left w:val="nil"/>
          <w:bottom w:val="nil"/>
          <w:right w:val="nil"/>
          <w:between w:val="nil"/>
          <w:bar w:val="nil"/>
        </w:pBdr>
        <w:spacing w:before="480" w:after="0" w:line="276" w:lineRule="auto"/>
        <w:outlineLvl w:val="0"/>
        <w:rPr>
          <w:rFonts w:ascii="Times New Roman" w:eastAsiaTheme="majorEastAsia" w:hAnsi="Times New Roman" w:cs="Times New Roman"/>
          <w:b/>
          <w:bCs/>
          <w:i/>
          <w:color w:val="2E74B5" w:themeColor="accent1" w:themeShade="BF"/>
          <w:sz w:val="28"/>
          <w:szCs w:val="28"/>
          <w:u w:color="000000"/>
          <w:bdr w:val="nil"/>
          <w:lang w:val="en-US"/>
        </w:rPr>
      </w:pPr>
      <w:r w:rsidRPr="00B72096">
        <w:rPr>
          <w:rFonts w:ascii="Times New Roman" w:eastAsiaTheme="majorEastAsia" w:hAnsi="Times New Roman" w:cs="Times New Roman"/>
          <w:b/>
          <w:bCs/>
          <w:color w:val="2E74B5" w:themeColor="accent1" w:themeShade="BF"/>
          <w:sz w:val="28"/>
          <w:szCs w:val="28"/>
          <w:u w:color="000000"/>
          <w:bdr w:val="nil"/>
          <w:lang w:val="en-US"/>
        </w:rPr>
        <w:t xml:space="preserve">6.) </w:t>
      </w:r>
      <w:r w:rsidRPr="00B72096">
        <w:rPr>
          <w:rFonts w:ascii="Times New Roman" w:eastAsiaTheme="majorEastAsia" w:hAnsi="Times New Roman" w:cs="Times New Roman"/>
          <w:b/>
          <w:bCs/>
          <w:i/>
          <w:color w:val="2E74B5" w:themeColor="accent1" w:themeShade="BF"/>
          <w:sz w:val="28"/>
          <w:szCs w:val="28"/>
          <w:u w:color="000000"/>
          <w:bdr w:val="nil"/>
          <w:lang w:val="en-US"/>
        </w:rPr>
        <w:t>Mops condylurus</w:t>
      </w:r>
    </w:p>
    <w:p w14:paraId="4656840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]]</w:t>
      </w:r>
    </w:p>
    <w:p w14:paraId="0012D8D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E160FC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iNaturalist.org (2018). iNaturalist Research-grade Observations.</w:t>
      </w:r>
    </w:p>
    <w:p w14:paraId="5F67B39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ab3s5x accessed via</w:t>
      </w:r>
    </w:p>
    <w:p w14:paraId="2862546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5F4C6FA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1264F02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455ECE4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11B80A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]]</w:t>
      </w:r>
    </w:p>
    <w:p w14:paraId="7722ABB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082204F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Grant S, Ferguson A (2018). Field Museum of Natural History</w:t>
      </w:r>
    </w:p>
    <w:p w14:paraId="1C2532D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Zoology) Mammal Collection. Version 9.5. Field Museum. Occurrence</w:t>
      </w:r>
    </w:p>
    <w:p w14:paraId="5A1C94B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dataset https://doi.org/10.15468/n4zgxw accessed via GBIF.org on</w:t>
      </w:r>
    </w:p>
    <w:p w14:paraId="1582CB5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.. Accessed from R via rgbif</w:t>
      </w:r>
    </w:p>
    <w:p w14:paraId="55BF705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2C44B79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6344898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575CE02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3]]</w:t>
      </w:r>
    </w:p>
    <w:p w14:paraId="2110F9E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350382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KINGBO A, KIKI P P B (2016). Census of the animals of Benin.</w:t>
      </w:r>
    </w:p>
    <w:p w14:paraId="57865E0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Version 1.2. GBIF Benin. Occurrence dataset</w:t>
      </w:r>
    </w:p>
    <w:p w14:paraId="58D2C93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h7rqo9 accessed via GBIF.org on 2018-08-29..</w:t>
      </w:r>
    </w:p>
    <w:p w14:paraId="297D976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5224FC4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2018-08-29</w:t>
      </w:r>
    </w:p>
    <w:p w14:paraId="6FEF887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Rights: Public Domain (CC0 1.0)</w:t>
      </w:r>
    </w:p>
    <w:p w14:paraId="5353E29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5428000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4]]</w:t>
      </w:r>
    </w:p>
    <w:p w14:paraId="1D9642E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28920F8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MNHN - Museum national d'Histoire naturelle (2018). The mammals</w:t>
      </w:r>
    </w:p>
    <w:p w14:paraId="066BA0C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collection (ZM) of the Muséum national d'Histoire naturelle (MNHN -</w:t>
      </w:r>
    </w:p>
    <w:p w14:paraId="6A0435E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Paris). Version 43.77. Occurrence dataset</w:t>
      </w:r>
    </w:p>
    <w:p w14:paraId="3E95CF6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https://doi.org/10.15468/j0xw9i accessed via GBIF.org on 2018-08-29..</w:t>
      </w:r>
    </w:p>
    <w:p w14:paraId="1442FB3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68AB269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08F3897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01EDF06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202B71A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5]]</w:t>
      </w:r>
    </w:p>
    <w:p w14:paraId="3DB4319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44E0675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Mateke C, Mulwanda S, Nachinga D (2018). Livingstone Museum Bat</w:t>
      </w:r>
    </w:p>
    <w:p w14:paraId="6FE978D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Collection. Livingstone Museum. Occurrence dataset</w:t>
      </w:r>
    </w:p>
    <w:p w14:paraId="6ACE33E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i6cor7 accessed via GBIF.org on 2018-08-29..</w:t>
      </w:r>
    </w:p>
    <w:p w14:paraId="03A96C8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15B426A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3B3C427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11CFA37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5BF790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6]]</w:t>
      </w:r>
    </w:p>
    <w:p w14:paraId="7D91F49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3619E9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Cook J (2018). MSB Mammal Collection (Arctos). Version 35.17.</w:t>
      </w:r>
    </w:p>
    <w:p w14:paraId="330E27B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 of Southwestern Biology. Occurrence dataset</w:t>
      </w:r>
    </w:p>
    <w:p w14:paraId="4116E3B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oirgxw accessed via GBIF.org on 2018-08-29..</w:t>
      </w:r>
    </w:p>
    <w:p w14:paraId="262B82F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6E4CAF4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0EEDE7D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7E3752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4C130BE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7]]</w:t>
      </w:r>
    </w:p>
    <w:p w14:paraId="11BD4F0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68C8CE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Orrell T, Hollowell T (2018). NMNH Extant Specimen Records.</w:t>
      </w:r>
    </w:p>
    <w:p w14:paraId="7906C5A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Version 1.19. National Museum of Natural History, Smithsonian</w:t>
      </w:r>
    </w:p>
    <w:p w14:paraId="13D9469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Institution. Occurrence dataset https://doi.org/10.15468/hnhrg3</w:t>
      </w:r>
    </w:p>
    <w:p w14:paraId="1175442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via GBIF.org on 2018-08-29.. Accessed from R via rgbif</w:t>
      </w:r>
    </w:p>
    <w:p w14:paraId="5AC4625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3AFD52B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Rights:</w:t>
      </w:r>
    </w:p>
    <w:p w14:paraId="235BD9C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15BF6FB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8]]</w:t>
      </w:r>
    </w:p>
    <w:p w14:paraId="6C2D2B3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1BE10E7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Muséum d'histoire naturelle de la Ville de Genève - MHNG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Mammals</w:t>
      </w:r>
    </w:p>
    <w:p w14:paraId="23F3D6F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oused at MHNG, Geneva. Occurrence dataset</w:t>
      </w:r>
    </w:p>
    <w:p w14:paraId="5C89F03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lwu4fj accessed via GBIF.org on 2018-08-29..</w:t>
      </w:r>
    </w:p>
    <w:p w14:paraId="32D1097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1865809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0901D5B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 The use of the data is allowed only for non-profit scientific use</w:t>
      </w:r>
    </w:p>
    <w:p w14:paraId="26710A0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nd for non-profit nature conservation purpose.</w:t>
      </w:r>
    </w:p>
    <w:p w14:paraId="59997C2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703C384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9]]</w:t>
      </w:r>
    </w:p>
    <w:p w14:paraId="51472B3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3252DFB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Feeney R (2018). LACM Vertebrate Collection. Version 18.2. Natural</w:t>
      </w:r>
    </w:p>
    <w:p w14:paraId="305C279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istory Museum of Los Angeles County. Occurrence dataset</w:t>
      </w:r>
    </w:p>
    <w:p w14:paraId="5A66F49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77rmwd accessed via GBIF.org on 2018-08-29..</w:t>
      </w:r>
    </w:p>
    <w:p w14:paraId="3AC1211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1E1E3A1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08A7E8B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2C9866B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DA93BF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0]]</w:t>
      </w:r>
    </w:p>
    <w:p w14:paraId="106E697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76D1DCD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Abraczinskas L (2016). MSU Mammalogy, Ornithology and Vertebrate</w:t>
      </w:r>
    </w:p>
    <w:p w14:paraId="6C12FF2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Paleontology Collections. Version 8.1. Michigan State University</w:t>
      </w:r>
    </w:p>
    <w:p w14:paraId="2FD4229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. Occurrence dataset https://doi.org/10.15468/xypr72 accessed via</w:t>
      </w:r>
    </w:p>
    <w:p w14:paraId="78409C9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61C4A94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509F8B1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13A70FC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B15F24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1]]</w:t>
      </w:r>
    </w:p>
    <w:p w14:paraId="63FC809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8DDB87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Conroy C (2018). MVZ Mammal Collection (Arctos). Version 35.17.</w:t>
      </w:r>
    </w:p>
    <w:p w14:paraId="1CFA42A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 of Vertebrate Zoology. Occurrence dataset</w:t>
      </w:r>
    </w:p>
    <w:p w14:paraId="47DC254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uwudf9 accessed via GBIF.org on 2018-08-29..</w:t>
      </w:r>
    </w:p>
    <w:p w14:paraId="638F3DD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0943E5D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0CD4BA8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8039B1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1D618BF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2]]</w:t>
      </w:r>
    </w:p>
    <w:p w14:paraId="4244191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4983595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Slade N (2018). KUBI Mammalogy Collection. Version 26.13.</w:t>
      </w:r>
    </w:p>
    <w:p w14:paraId="4F06BA6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University of Kansas Biodiversity Institute. Occurrence dataset</w:t>
      </w:r>
    </w:p>
    <w:p w14:paraId="502A589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a3woj7 accessed via GBIF.org on 2018-08-29..</w:t>
      </w:r>
    </w:p>
    <w:p w14:paraId="03964C4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37F970C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7768371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741755E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3E47A79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3]]</w:t>
      </w:r>
    </w:p>
    <w:p w14:paraId="5DF4D42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147C7C0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Flannery M, Fong J (2018). CAS Mammalogy (MAM). Version 133.136.</w:t>
      </w:r>
    </w:p>
    <w:p w14:paraId="06AF869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California Academy of Sciences. Occurrence dataset</w:t>
      </w:r>
    </w:p>
    <w:p w14:paraId="16CB2B7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dhbozg accessed via GBIF.org on 2018-08-29..</w:t>
      </w:r>
    </w:p>
    <w:p w14:paraId="0B4F618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7F5E389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5CADAE9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0E0F46C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7B19E53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4]]</w:t>
      </w:r>
    </w:p>
    <w:p w14:paraId="2B7AD13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1B9C07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Royal Belgian Institute of Natural Sciences (2017). RBINS DaRWIN.</w:t>
      </w:r>
    </w:p>
    <w:p w14:paraId="6E187A2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qxy4mc accessed via</w:t>
      </w:r>
    </w:p>
    <w:p w14:paraId="3C121DF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1E14DF8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21CF2FF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24707B0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A2CF3B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5]]</w:t>
      </w:r>
    </w:p>
    <w:p w14:paraId="798E9F7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F87F52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Gall L (2018). Vertebrate Zoology Division - Mammalogy, Yale</w:t>
      </w:r>
    </w:p>
    <w:p w14:paraId="4DD525C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Peabody Museum. Yale University Peabody Museum. Occurrence dataset</w:t>
      </w:r>
    </w:p>
    <w:p w14:paraId="0517DF5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4mm6uc accessed via GBIF.org on 2018-08-29..</w:t>
      </w:r>
    </w:p>
    <w:p w14:paraId="7FE023C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54CAAB2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7E156AE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16B341C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75EEBCD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6]]</w:t>
      </w:r>
    </w:p>
    <w:p w14:paraId="62D0611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F2ABF6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Bucci M (2016). UAZ Mammals. Version 5.1. University of Arizona</w:t>
      </w:r>
    </w:p>
    <w:p w14:paraId="55FD7D6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 of Natural History. Occurrence dataset</w:t>
      </w:r>
    </w:p>
    <w:p w14:paraId="78C1A2A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2swesj accessed via GBIF.org on 2018-08-29..</w:t>
      </w:r>
    </w:p>
    <w:p w14:paraId="3788C0C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14582E1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15ED111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42B6101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5D94805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7]]</w:t>
      </w:r>
    </w:p>
    <w:p w14:paraId="250DAEE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18FCA1F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Western Australian Museum (2017). Western Australian Museum</w:t>
      </w:r>
    </w:p>
    <w:p w14:paraId="2EDDB7A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provider for OZCAM. Occurrence dataset https://doi.org/10.15468/5qt0dm</w:t>
      </w:r>
    </w:p>
    <w:p w14:paraId="0ADC3DD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via GBIF.org on 2018-08-29.. Accessed from R via rgbif</w:t>
      </w:r>
    </w:p>
    <w:p w14:paraId="3E3E353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738BF7A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BA809B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5888D7A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8]]</w:t>
      </w:r>
    </w:p>
    <w:p w14:paraId="14C5909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7A48947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Tushabe H (2018). National Biodiversity Data Bank. Observation</w:t>
      </w:r>
    </w:p>
    <w:p w14:paraId="4D73BDF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records, 1900-2014. Version 1.2. National Biodiversity Data Bank.</w:t>
      </w:r>
    </w:p>
    <w:p w14:paraId="6C4BA3F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djzgie accessed via</w:t>
      </w:r>
    </w:p>
    <w:p w14:paraId="2CDD2E0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3C3B24C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43FF7BA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B388652" w14:textId="77777777" w:rsidR="0039345A" w:rsidRPr="00B72096" w:rsidRDefault="0039345A" w:rsidP="0039345A">
      <w:pPr>
        <w:rPr>
          <w:rFonts w:ascii="Times New Roman" w:hAnsi="Times New Roman" w:cs="Times New Roman"/>
          <w:lang w:val="en-US"/>
        </w:rPr>
      </w:pPr>
    </w:p>
    <w:p w14:paraId="0285D5E7" w14:textId="77777777" w:rsidR="0039345A" w:rsidRPr="00B72096" w:rsidRDefault="0039345A" w:rsidP="0039345A">
      <w:pPr>
        <w:rPr>
          <w:rFonts w:ascii="Times New Roman" w:hAnsi="Times New Roman" w:cs="Times New Roman"/>
          <w:lang w:val="en-US"/>
        </w:rPr>
      </w:pPr>
    </w:p>
    <w:p w14:paraId="636BB7C9" w14:textId="62068FC0" w:rsidR="0039345A" w:rsidRPr="00B72096" w:rsidRDefault="0039345A" w:rsidP="0039345A">
      <w:pPr>
        <w:keepNext/>
        <w:keepLines/>
        <w:pBdr>
          <w:top w:val="nil"/>
          <w:left w:val="nil"/>
          <w:bottom w:val="nil"/>
          <w:right w:val="nil"/>
          <w:between w:val="nil"/>
          <w:bar w:val="nil"/>
        </w:pBdr>
        <w:spacing w:before="480" w:after="0" w:line="276" w:lineRule="auto"/>
        <w:outlineLvl w:val="0"/>
        <w:rPr>
          <w:rFonts w:ascii="Times New Roman" w:eastAsiaTheme="majorEastAsia" w:hAnsi="Times New Roman" w:cs="Times New Roman"/>
          <w:b/>
          <w:bCs/>
          <w:i/>
          <w:color w:val="2E74B5" w:themeColor="accent1" w:themeShade="BF"/>
          <w:sz w:val="28"/>
          <w:szCs w:val="28"/>
          <w:u w:color="000000"/>
          <w:bdr w:val="nil"/>
          <w:lang w:val="en-US"/>
        </w:rPr>
      </w:pPr>
      <w:r w:rsidRPr="00B72096">
        <w:rPr>
          <w:rFonts w:ascii="Times New Roman" w:eastAsiaTheme="majorEastAsia" w:hAnsi="Times New Roman" w:cs="Times New Roman"/>
          <w:b/>
          <w:bCs/>
          <w:color w:val="2E74B5" w:themeColor="accent1" w:themeShade="BF"/>
          <w:sz w:val="28"/>
          <w:szCs w:val="28"/>
          <w:u w:color="000000"/>
          <w:bdr w:val="nil"/>
          <w:lang w:val="en-US"/>
        </w:rPr>
        <w:t xml:space="preserve">7.) </w:t>
      </w:r>
      <w:r w:rsidRPr="00B72096">
        <w:rPr>
          <w:rFonts w:ascii="Times New Roman" w:eastAsiaTheme="majorEastAsia" w:hAnsi="Times New Roman" w:cs="Times New Roman"/>
          <w:b/>
          <w:bCs/>
          <w:i/>
          <w:color w:val="2E74B5" w:themeColor="accent1" w:themeShade="BF"/>
          <w:sz w:val="28"/>
          <w:szCs w:val="28"/>
          <w:u w:color="000000"/>
          <w:bdr w:val="nil"/>
          <w:lang w:val="en-US"/>
        </w:rPr>
        <w:t>Myonycteris torquata</w:t>
      </w:r>
    </w:p>
    <w:p w14:paraId="3676950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]]</w:t>
      </w:r>
    </w:p>
    <w:p w14:paraId="7E410E4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0CEA67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iNaturalist.org (2018). iNaturalist Research-grade Observations.</w:t>
      </w:r>
    </w:p>
    <w:p w14:paraId="32D5253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ab3s5x accessed via</w:t>
      </w:r>
    </w:p>
    <w:p w14:paraId="360227E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0BC13F6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0FAA29A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0E0C162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0BB8C8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]]</w:t>
      </w:r>
    </w:p>
    <w:p w14:paraId="360AB1C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53538CA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Grant S, Ferguson A (2018). Field Museum of Natural History</w:t>
      </w:r>
    </w:p>
    <w:p w14:paraId="47484BD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Zoology) Mammal Collection. Version 9.5. Field Museum. Occurrence</w:t>
      </w:r>
    </w:p>
    <w:p w14:paraId="3B92818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dataset https://doi.org/10.15468/n4zgxw accessed via GBIF.org on</w:t>
      </w:r>
    </w:p>
    <w:p w14:paraId="7E7ED1C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.. Accessed from R via rgbif</w:t>
      </w:r>
    </w:p>
    <w:p w14:paraId="6242CE0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37E6E3C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2FBDC94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1EDE624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3]]</w:t>
      </w:r>
    </w:p>
    <w:p w14:paraId="546E442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53A0CC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KINGBO A, KIKI P P B (2016). Census of the animals of Benin.</w:t>
      </w:r>
    </w:p>
    <w:p w14:paraId="3F09CC8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Version 1.2. GBIF Benin. Occurrence dataset</w:t>
      </w:r>
    </w:p>
    <w:p w14:paraId="75F7DF0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h7rqo9 accessed via GBIF.org on 2018-08-29..</w:t>
      </w:r>
    </w:p>
    <w:p w14:paraId="41352CF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300C17D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2018-08-29</w:t>
      </w:r>
    </w:p>
    <w:p w14:paraId="5AFC625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Rights: Public Domain (CC0 1.0)</w:t>
      </w:r>
    </w:p>
    <w:p w14:paraId="1F554A0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260668C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4]]</w:t>
      </w:r>
    </w:p>
    <w:p w14:paraId="5EEF746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2350D3B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MNHN - Museum national d'Histoire naturelle (2018). The mammals</w:t>
      </w:r>
    </w:p>
    <w:p w14:paraId="6ED777A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collection (ZM) of the Muséum national d'Histoire naturelle (MNHN -</w:t>
      </w:r>
    </w:p>
    <w:p w14:paraId="5B1585B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Paris). Version 43.77. Occurrence dataset</w:t>
      </w:r>
    </w:p>
    <w:p w14:paraId="63B7FE6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https://doi.org/10.15468/j0xw9i accessed via GBIF.org on 2018-08-29..</w:t>
      </w:r>
    </w:p>
    <w:p w14:paraId="24A8448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66590FC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01C0573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4ADE726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52D6E32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5]]</w:t>
      </w:r>
    </w:p>
    <w:p w14:paraId="18D65AC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7265D39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Kiki P, Ganglo J (2017). Census of the threatened species of</w:t>
      </w:r>
    </w:p>
    <w:p w14:paraId="4774453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Benin.. Version 1.5. GBIF Benin. Occurrence dataset</w:t>
      </w:r>
    </w:p>
    <w:p w14:paraId="5291244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fbbbfl accessed via GBIF.org on 2018-08-29..</w:t>
      </w:r>
    </w:p>
    <w:p w14:paraId="25299FF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48E9CCD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4C63802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20397A7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581D116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6]]</w:t>
      </w:r>
    </w:p>
    <w:p w14:paraId="6E32AB1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8DB3E9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Conservation International. Rapid Assessment Program (RAP)</w:t>
      </w:r>
    </w:p>
    <w:p w14:paraId="7DFC220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Biodiversity Survey Database. Occurrence dataset</w:t>
      </w:r>
    </w:p>
    <w:p w14:paraId="4CB17EB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tsrjm0 accessed via GBIF.org on 2018-08-29..</w:t>
      </w:r>
    </w:p>
    <w:p w14:paraId="50562FB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1571F43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4FB2052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7B7C344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6ED9D5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7]]</w:t>
      </w:r>
    </w:p>
    <w:p w14:paraId="44B9286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0E50F56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Orrell T, Hollowell T (2018). NMNH Extant Specimen Records.</w:t>
      </w:r>
    </w:p>
    <w:p w14:paraId="52E34A6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Version 1.19. National Museum of Natural History, Smithsonian</w:t>
      </w:r>
    </w:p>
    <w:p w14:paraId="74AA576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Institution. Occurrence dataset https://doi.org/10.15468/hnhrg3</w:t>
      </w:r>
    </w:p>
    <w:p w14:paraId="45E7687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via GBIF.org on 2018-08-29.. Accessed from R via rgbif</w:t>
      </w:r>
    </w:p>
    <w:p w14:paraId="599FDF5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65490B3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E3F1BC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161AB93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8]]</w:t>
      </w:r>
    </w:p>
    <w:p w14:paraId="1A3FD40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1DB6367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Tushabe H (2018). National Biodiversity Data Bank. Observation</w:t>
      </w:r>
    </w:p>
    <w:p w14:paraId="7253200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records, 1900-2014. Version 1.2. National Biodiversity Data Bank.</w:t>
      </w:r>
    </w:p>
    <w:p w14:paraId="79FFC4D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djzgie accessed via</w:t>
      </w:r>
    </w:p>
    <w:p w14:paraId="642F5D5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081BFE5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34F80FA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Rights:</w:t>
      </w:r>
    </w:p>
    <w:p w14:paraId="2B7CD27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6EA3929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9]]</w:t>
      </w:r>
    </w:p>
    <w:p w14:paraId="143BD03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55AFF00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Trombone T (2016)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AMNH Mammal Collections. American Museum of</w:t>
      </w:r>
    </w:p>
    <w:p w14:paraId="5998F84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Natural History. Occurrence dataset https://doi.org/10.15468/wu3poe</w:t>
      </w:r>
    </w:p>
    <w:p w14:paraId="5C7A195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via GBIF.org on 2018-08-29.. Accessed from R via rgbif</w:t>
      </w:r>
    </w:p>
    <w:p w14:paraId="532B962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4A2CCED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4087C3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4492A0A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0]]</w:t>
      </w:r>
    </w:p>
    <w:p w14:paraId="4829E98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0AEFD49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Biological Station of Doñana (CSIC) (2018). Estacion Biologica</w:t>
      </w:r>
    </w:p>
    <w:p w14:paraId="2DBBF08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Donana - CSIC, Mammal Collection. Occurrence dataset</w:t>
      </w:r>
    </w:p>
    <w:p w14:paraId="1E069FE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fwrsxr accessed via GBIF.org on 2018-08-29..</w:t>
      </w:r>
    </w:p>
    <w:p w14:paraId="7F30C08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0C57A91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2018-08-29</w:t>
      </w:r>
    </w:p>
    <w:p w14:paraId="19FE459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Rights:</w:t>
      </w:r>
    </w:p>
    <w:p w14:paraId="4AC0D68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62F39C2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11]]</w:t>
      </w:r>
    </w:p>
    <w:p w14:paraId="36B9DE6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139600A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Muséum d'histoire naturelle de la Ville de Genève - MHNG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Mammals</w:t>
      </w:r>
    </w:p>
    <w:p w14:paraId="7CA36AA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oused at MHNG, Geneva. Occurrence dataset</w:t>
      </w:r>
    </w:p>
    <w:p w14:paraId="243F185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lwu4fj accessed via GBIF.org on 2018-08-29..</w:t>
      </w:r>
    </w:p>
    <w:p w14:paraId="2395270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2C063F0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06ADF94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 The use of the data is allowed only for non-profit scientific use</w:t>
      </w:r>
    </w:p>
    <w:p w14:paraId="5B4179B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nd for non-profit nature conservation purpose.</w:t>
      </w:r>
    </w:p>
    <w:p w14:paraId="79E7B95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49BE70E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2]]</w:t>
      </w:r>
    </w:p>
    <w:p w14:paraId="29FF665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4606694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Millen B, Lim B (2018). Mammalogy Collection - Royal Ontario</w:t>
      </w:r>
    </w:p>
    <w:p w14:paraId="7F00C54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. Version 11.5. Royal Ontario Museum. Occurrence dataset</w:t>
      </w:r>
    </w:p>
    <w:p w14:paraId="5B9DB08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2rlrvh accessed via GBIF.org on 2018-08-29..</w:t>
      </w:r>
    </w:p>
    <w:p w14:paraId="4B8AF70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2D3481C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52641AF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656A735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3FD841C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3]]</w:t>
      </w:r>
    </w:p>
    <w:p w14:paraId="666123D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37A9158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Garner H (2016). TTU Mammals Collection. Version 9.1. Museum of</w:t>
      </w:r>
    </w:p>
    <w:p w14:paraId="6CAB796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Texas Tech University (TTU). Occurrence dataset</w:t>
      </w:r>
    </w:p>
    <w:p w14:paraId="095DB92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yocqyp accessed via GBIF.org on 2018-08-29..</w:t>
      </w:r>
    </w:p>
    <w:p w14:paraId="6B9467A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3758654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5531397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C7675A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478D59D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4]]</w:t>
      </w:r>
    </w:p>
    <w:p w14:paraId="14BB9D5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7C8EDF9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Feeney R (2018). LACM Vertebrate Collection. Version 18.2. Natural</w:t>
      </w:r>
    </w:p>
    <w:p w14:paraId="1024F31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istory Museum of Los Angeles County. Occurrence dataset</w:t>
      </w:r>
    </w:p>
    <w:p w14:paraId="748F3CD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77rmwd accessed via GBIF.org on 2018-08-29..</w:t>
      </w:r>
    </w:p>
    <w:p w14:paraId="361D920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277881B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5516366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03117B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66746E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5]]</w:t>
      </w:r>
    </w:p>
    <w:p w14:paraId="4317148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77C7E3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Cook J (2018). MSB Mammal Collection (Arctos). Version 35.17.</w:t>
      </w:r>
    </w:p>
    <w:p w14:paraId="2E034D7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 of Southwestern Biology. Occurrence dataset</w:t>
      </w:r>
    </w:p>
    <w:p w14:paraId="4FBF924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oirgxw accessed via GBIF.org on 2018-08-29..</w:t>
      </w:r>
    </w:p>
    <w:p w14:paraId="035B11D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57C86ED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3F5068F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0AD6F30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7335B7E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6]]</w:t>
      </w:r>
    </w:p>
    <w:p w14:paraId="6EDCA50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1B4F46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Royal Belgian Institute of Natural Sciences (2017). RBINS DaRWIN.</w:t>
      </w:r>
    </w:p>
    <w:p w14:paraId="3611306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qxy4mc accessed via</w:t>
      </w:r>
    </w:p>
    <w:p w14:paraId="4C7A5AC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0CF92DB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4E5C239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FCD5A3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440A3F4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7]]</w:t>
      </w:r>
    </w:p>
    <w:p w14:paraId="582A5E1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C683CE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Mateke C, Mulwanda S, Nachinga D (2018). Livingstone Museum Bat</w:t>
      </w:r>
    </w:p>
    <w:p w14:paraId="75F5F5C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Collection. Livingstone Museum. Occurrence dataset</w:t>
      </w:r>
    </w:p>
    <w:p w14:paraId="77E307F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i6cor7 accessed via GBIF.org on 2018-08-29..</w:t>
      </w:r>
    </w:p>
    <w:p w14:paraId="5BB4A65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3C5ECA0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1B782CC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6C5AB2C5" w14:textId="77777777" w:rsidR="0039345A" w:rsidRPr="00B72096" w:rsidRDefault="0039345A" w:rsidP="0039345A">
      <w:pPr>
        <w:rPr>
          <w:rFonts w:ascii="Times New Roman" w:hAnsi="Times New Roman" w:cs="Times New Roman"/>
          <w:lang w:val="en-US"/>
        </w:rPr>
      </w:pPr>
    </w:p>
    <w:p w14:paraId="492209C9" w14:textId="145C072F" w:rsidR="0039345A" w:rsidRPr="00B72096" w:rsidRDefault="0039345A" w:rsidP="0039345A">
      <w:pPr>
        <w:keepNext/>
        <w:keepLines/>
        <w:pBdr>
          <w:top w:val="nil"/>
          <w:left w:val="nil"/>
          <w:bottom w:val="nil"/>
          <w:right w:val="nil"/>
          <w:between w:val="nil"/>
          <w:bar w:val="nil"/>
        </w:pBdr>
        <w:spacing w:before="480" w:after="0" w:line="276" w:lineRule="auto"/>
        <w:outlineLvl w:val="0"/>
        <w:rPr>
          <w:rFonts w:ascii="Times New Roman" w:eastAsiaTheme="majorEastAsia" w:hAnsi="Times New Roman" w:cs="Times New Roman"/>
          <w:b/>
          <w:bCs/>
          <w:i/>
          <w:color w:val="2E74B5" w:themeColor="accent1" w:themeShade="BF"/>
          <w:sz w:val="28"/>
          <w:szCs w:val="28"/>
          <w:u w:color="000000"/>
          <w:bdr w:val="nil"/>
          <w:lang w:val="en-US"/>
        </w:rPr>
      </w:pPr>
      <w:r w:rsidRPr="00B72096">
        <w:rPr>
          <w:rFonts w:ascii="Times New Roman" w:eastAsiaTheme="majorEastAsia" w:hAnsi="Times New Roman" w:cs="Times New Roman"/>
          <w:b/>
          <w:bCs/>
          <w:color w:val="2E74B5" w:themeColor="accent1" w:themeShade="BF"/>
          <w:sz w:val="28"/>
          <w:szCs w:val="28"/>
          <w:u w:color="000000"/>
          <w:bdr w:val="nil"/>
          <w:lang w:val="en-US"/>
        </w:rPr>
        <w:t xml:space="preserve">8.) </w:t>
      </w:r>
      <w:r w:rsidRPr="00B72096">
        <w:rPr>
          <w:rFonts w:ascii="Times New Roman" w:eastAsiaTheme="majorEastAsia" w:hAnsi="Times New Roman" w:cs="Times New Roman"/>
          <w:b/>
          <w:bCs/>
          <w:i/>
          <w:color w:val="2E74B5" w:themeColor="accent1" w:themeShade="BF"/>
          <w:sz w:val="28"/>
          <w:szCs w:val="28"/>
          <w:u w:color="000000"/>
          <w:bdr w:val="nil"/>
          <w:lang w:val="en-US"/>
        </w:rPr>
        <w:t>Rousettus aegyptiacus</w:t>
      </w:r>
    </w:p>
    <w:p w14:paraId="39DE4A26" w14:textId="77777777" w:rsidR="0039345A" w:rsidRPr="00B72096" w:rsidRDefault="0039345A" w:rsidP="0039345A">
      <w:pPr>
        <w:rPr>
          <w:rFonts w:ascii="Times New Roman" w:hAnsi="Times New Roman" w:cs="Times New Roman"/>
          <w:lang w:val="en-US"/>
        </w:rPr>
      </w:pPr>
    </w:p>
    <w:p w14:paraId="1FCF5D6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]]</w:t>
      </w:r>
    </w:p>
    <w:p w14:paraId="713E60A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010FB22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iNaturalist.org (2018). iNaturalist Research-grade Observations.</w:t>
      </w:r>
    </w:p>
    <w:p w14:paraId="52324BD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ab3s5x accessed via</w:t>
      </w:r>
    </w:p>
    <w:p w14:paraId="6E93A65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3160F78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7004B83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001B8BA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3BC8EA0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]]</w:t>
      </w:r>
    </w:p>
    <w:p w14:paraId="25C69AA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4F28FDC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Musila S, Syingi R, Zuhura A, Gichuki N (2018). Distribution and</w:t>
      </w:r>
    </w:p>
    <w:p w14:paraId="729C525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bundance of different bat species in the interior of Arabuko-Sokoke</w:t>
      </w:r>
    </w:p>
    <w:p w14:paraId="7210DE4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Forest and adjacent farmlands in Gede, Kilifi County, Kenya. Version</w:t>
      </w:r>
    </w:p>
    <w:p w14:paraId="0C2B321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1.2. National Museums of Kenya. Occurrence dataset</w:t>
      </w:r>
    </w:p>
    <w:p w14:paraId="702C708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zekkpx accessed via GBIF.org on 2018-08-29..</w:t>
      </w:r>
    </w:p>
    <w:p w14:paraId="73E6717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6A9ADA1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51AD565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01D5DAA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4317E4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3]]</w:t>
      </w:r>
    </w:p>
    <w:p w14:paraId="79C716B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5BEFA3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Grant S, Ferguson A (2018). Field Museum of Natural History</w:t>
      </w:r>
    </w:p>
    <w:p w14:paraId="6A91938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Zoology) Mammal Collection. Version 9.5. Field Museum. Occurrence</w:t>
      </w:r>
    </w:p>
    <w:p w14:paraId="6DD483F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dataset https://doi.org/10.15468/n4zgxw accessed via GBIF.org on</w:t>
      </w:r>
    </w:p>
    <w:p w14:paraId="0CD6AAB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.. Accessed from R via rgbif</w:t>
      </w:r>
    </w:p>
    <w:p w14:paraId="225FF33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560167E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0EFCFA1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1A131C0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4]]</w:t>
      </w:r>
    </w:p>
    <w:p w14:paraId="6A26D99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F762D4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Olson L (2018). UAM Mammal Collection (Arctos). Version 34.16.</w:t>
      </w:r>
    </w:p>
    <w:p w14:paraId="23B4CCB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University of Alaska Museum of the North. Occurrence dataset</w:t>
      </w:r>
    </w:p>
    <w:p w14:paraId="6A1DADE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lbixob accessed via GBIF.org on 2018-08-29..</w:t>
      </w:r>
    </w:p>
    <w:p w14:paraId="0FA4ECE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4520408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0158CEF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4707C11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F87DC3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5]]</w:t>
      </w:r>
    </w:p>
    <w:p w14:paraId="6A17D9C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300AC98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naturgucker.de. naturgucker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Occurrence dataset</w:t>
      </w:r>
    </w:p>
    <w:p w14:paraId="28E18A1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uc1apo accessed via GBIF.org on 2018-08-29..</w:t>
      </w:r>
    </w:p>
    <w:p w14:paraId="6F7B9CF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7440F52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2018-08-29</w:t>
      </w:r>
    </w:p>
    <w:p w14:paraId="7B09180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Rights:</w:t>
      </w:r>
    </w:p>
    <w:p w14:paraId="26ECB0E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614C0D7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6]]</w:t>
      </w:r>
    </w:p>
    <w:p w14:paraId="3DAEB11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71CC345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Esselstyn J (2017)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LSUMZ Mammals Collection. Louisiana State</w:t>
      </w:r>
    </w:p>
    <w:p w14:paraId="4200D2E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University Museum of Natural Science. Occurrence dataset</w:t>
      </w:r>
    </w:p>
    <w:p w14:paraId="34A7FE4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wxiqf6 accessed via GBIF.org on 2018-08-29..</w:t>
      </w:r>
    </w:p>
    <w:p w14:paraId="2BD398A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6F941FD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2096B83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1264E3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4593FA0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7]]</w:t>
      </w:r>
    </w:p>
    <w:p w14:paraId="58EB10F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4CF7BA3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Mateke C, Mulwanda S, Nachinga D (2018). Livingstone Museum Bat</w:t>
      </w:r>
    </w:p>
    <w:p w14:paraId="56AE9C1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Collection. Livingstone Museum. Occurrence dataset</w:t>
      </w:r>
    </w:p>
    <w:p w14:paraId="03A6808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i6cor7 accessed via GBIF.org on 2018-08-29..</w:t>
      </w:r>
    </w:p>
    <w:p w14:paraId="259DD65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3335C2B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307CD0C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F61853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1B4111B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8]]</w:t>
      </w:r>
    </w:p>
    <w:p w14:paraId="2A512E7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0770395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KINGBO A, KIKI P P B (2016). Census of the animals of Benin.</w:t>
      </w:r>
    </w:p>
    <w:p w14:paraId="775380B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Version 1.2. GBIF Benin. Occurrence dataset</w:t>
      </w:r>
    </w:p>
    <w:p w14:paraId="597EA1D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h7rqo9 accessed via GBIF.org on 2018-08-29..</w:t>
      </w:r>
    </w:p>
    <w:p w14:paraId="6A144E9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2818A0C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2018-08-29</w:t>
      </w:r>
    </w:p>
    <w:p w14:paraId="53DC873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Rights: Public Domain (CC0 1.0)</w:t>
      </w:r>
    </w:p>
    <w:p w14:paraId="4E3B7D0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5B37622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9]]</w:t>
      </w:r>
    </w:p>
    <w:p w14:paraId="76BD8DB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60F2A8F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Yêhouénou Tessi D R (2017)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List of animalia, fungi and plant</w:t>
      </w:r>
    </w:p>
    <w:p w14:paraId="584976A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species recorded through naturalist observations and research</w:t>
      </w:r>
    </w:p>
    <w:p w14:paraId="1558E95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tivities in Benin. Data mobilized in the framework of a JRS</w:t>
      </w:r>
    </w:p>
    <w:p w14:paraId="0EFC62D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Biodiversity Foundation project of Benin. Laboratory of Forest Sciences</w:t>
      </w:r>
    </w:p>
    <w:p w14:paraId="0368500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University of Abomey-Calavi). Occurrence dataset</w:t>
      </w:r>
    </w:p>
    <w:p w14:paraId="53D2334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22kwre accessed via GBIF.org on 2018-08-29..</w:t>
      </w:r>
    </w:p>
    <w:p w14:paraId="4205B00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6F3F3E8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684ECB8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1E22DD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4D05755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0]]</w:t>
      </w:r>
    </w:p>
    <w:p w14:paraId="6574259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33D3ADA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Orrell T, Hollowell T (2018). NMNH Extant Specimen Records.</w:t>
      </w:r>
    </w:p>
    <w:p w14:paraId="5ABAEE8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Version 1.19. National Museum of Natural History, Smithsonian</w:t>
      </w:r>
    </w:p>
    <w:p w14:paraId="505CEC8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Institution. Occurrence dataset https://doi.org/10.15468/hnhrg3</w:t>
      </w:r>
    </w:p>
    <w:p w14:paraId="17EC030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via GBIF.org on 2018-08-29.. Accessed from R via rgbif</w:t>
      </w:r>
    </w:p>
    <w:p w14:paraId="543D6F5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53E5859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Rights:</w:t>
      </w:r>
    </w:p>
    <w:p w14:paraId="2741FC8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298142E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11]]</w:t>
      </w:r>
    </w:p>
    <w:p w14:paraId="5EF131F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6616056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MNHN - Museum national d'Histoire naturelle (2018). The mammals</w:t>
      </w:r>
    </w:p>
    <w:p w14:paraId="75DB11B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collection (ZM) of the Muséum national d'Histoire naturelle (MNHN -</w:t>
      </w:r>
    </w:p>
    <w:p w14:paraId="70449C7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Paris). Version 43.77. Occurrence dataset</w:t>
      </w:r>
    </w:p>
    <w:p w14:paraId="133421A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https://doi.org/10.15468/j0xw9i accessed via GBIF.org on 2018-08-29..</w:t>
      </w:r>
    </w:p>
    <w:p w14:paraId="51FAFC9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24B85A2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4F66B62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2679E7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4C35EA1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2]]</w:t>
      </w:r>
    </w:p>
    <w:p w14:paraId="4B62E93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C99FA4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Kiki P, Ganglo J (2017). Census of the threatened species of</w:t>
      </w:r>
    </w:p>
    <w:p w14:paraId="2A22ABE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Benin.. Version 1.5. GBIF Benin. Occurrence dataset</w:t>
      </w:r>
    </w:p>
    <w:p w14:paraId="0F2A061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fbbbfl accessed via GBIF.org on 2018-08-29..</w:t>
      </w:r>
    </w:p>
    <w:p w14:paraId="5A38E1F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5341CEB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1EA44AB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1FD2976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D075D9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3]]</w:t>
      </w:r>
    </w:p>
    <w:p w14:paraId="4E9DC6B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15DD2D2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European Molecular Biology Laboratory (EMBL) (2014).</w:t>
      </w:r>
    </w:p>
    <w:p w14:paraId="61190BE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eographically tagged INSDC sequences. Occurrence dataset</w:t>
      </w:r>
    </w:p>
    <w:p w14:paraId="18E975C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cndomv accessed via GBIF.org on 2018-08-29..</w:t>
      </w:r>
    </w:p>
    <w:p w14:paraId="4F573DB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60E8403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48F485E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67C1B56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D59ED8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4]]</w:t>
      </w:r>
    </w:p>
    <w:p w14:paraId="4DF9AF6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7ECAE31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Conservation International. Rapid Assessment Program (RAP)</w:t>
      </w:r>
    </w:p>
    <w:p w14:paraId="487635E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Biodiversity Survey Database. Occurrence dataset</w:t>
      </w:r>
    </w:p>
    <w:p w14:paraId="79FDDAD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tsrjm0 accessed via GBIF.org on 2018-08-29..</w:t>
      </w:r>
    </w:p>
    <w:p w14:paraId="1AC07B3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6543A70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6F6C6EC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2DE3501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48557C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5]]</w:t>
      </w:r>
    </w:p>
    <w:p w14:paraId="0A86499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5CC0D6F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Israel Nature and Parks Authority. Israel Nature and Parks</w:t>
      </w:r>
    </w:p>
    <w:p w14:paraId="6D04217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uthority. Occurrence dataset https://doi.org/10.15468/cmnjt1 accessed</w:t>
      </w:r>
    </w:p>
    <w:p w14:paraId="5284BA9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via GBIF.org on 2018-08-29.. Accessed from R via rgbif</w:t>
      </w:r>
    </w:p>
    <w:p w14:paraId="48F7A73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5FD60FA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223D92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244F8D2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6]]</w:t>
      </w:r>
    </w:p>
    <w:p w14:paraId="1AE804E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521056E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Horvitz N, Tsoar A (2015). BioGIS - Bats - Asaf Tsoar database.</w:t>
      </w:r>
    </w:p>
    <w:p w14:paraId="57E1A41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Israel Nature and Parks Authority. Occurrence dataset</w:t>
      </w:r>
    </w:p>
    <w:p w14:paraId="0661FD7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jmluox accessed via GBIF.org on 2018-08-29..</w:t>
      </w:r>
    </w:p>
    <w:p w14:paraId="7844E37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05D833E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524B608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 Copyright 2014 BioGIS. Free for use by all individuals provided that</w:t>
      </w:r>
    </w:p>
    <w:p w14:paraId="30C23B4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the owners are acknowledged in any use or publication.</w:t>
      </w:r>
    </w:p>
    <w:p w14:paraId="2669341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2D01192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7]]</w:t>
      </w:r>
    </w:p>
    <w:p w14:paraId="1E2E8DC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7B014C3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Flannery M, Fong J (2018). CAS Mammalogy (MAM). Version 133.136.</w:t>
      </w:r>
    </w:p>
    <w:p w14:paraId="7BD542F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California Academy of Sciences. Occurrence dataset</w:t>
      </w:r>
    </w:p>
    <w:p w14:paraId="3F7753C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dhbozg accessed via GBIF.org on 2018-08-29..</w:t>
      </w:r>
    </w:p>
    <w:p w14:paraId="5FD6B75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4B45471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3BC55B8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1D5534E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8DAE96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18]]</w:t>
      </w:r>
    </w:p>
    <w:p w14:paraId="3139788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04D09D0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Horvitz N (2015). BioGIS - Bats - SPNI. Israel Nature and Parks</w:t>
      </w:r>
    </w:p>
    <w:p w14:paraId="522580F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uthority. Occurrence dataset https://doi.org/10.15468/1jzp2d accessed</w:t>
      </w:r>
    </w:p>
    <w:p w14:paraId="03D178F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via GBIF.org on 2018-08-29.. Accessed from R via rgbif</w:t>
      </w:r>
    </w:p>
    <w:p w14:paraId="161B8C6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39E5327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 Copyright 2014 BioGIS. Free for use by all individuals provided that</w:t>
      </w:r>
    </w:p>
    <w:p w14:paraId="28CEC9A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the owners are acknowledged in any use or publication.</w:t>
      </w:r>
    </w:p>
    <w:p w14:paraId="201B59F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545674E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19]]</w:t>
      </w:r>
    </w:p>
    <w:p w14:paraId="13D0840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4166223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Slade N (2018)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KUBI Mammalogy Collection. Version 26.13.</w:t>
      </w:r>
    </w:p>
    <w:p w14:paraId="063C574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University of Kansas Biodiversity Institute. Occurrence dataset</w:t>
      </w:r>
    </w:p>
    <w:p w14:paraId="53EC0AF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a3woj7 accessed via GBIF.org on 2018-08-29..</w:t>
      </w:r>
    </w:p>
    <w:p w14:paraId="216D81F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011FD19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3CB7BD0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6FDACFF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38682A2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0]]</w:t>
      </w:r>
    </w:p>
    <w:p w14:paraId="0F26706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50B26BB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Tushabe H (2018). National Biodiversity Data Bank. Observation</w:t>
      </w:r>
    </w:p>
    <w:p w14:paraId="67DB3EF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records, 1900-2014. Version 1.2. National Biodiversity Data Bank.</w:t>
      </w:r>
    </w:p>
    <w:p w14:paraId="610AA03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djzgie accessed via</w:t>
      </w:r>
    </w:p>
    <w:p w14:paraId="6FB1DAD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15262B8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74617CF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B04DBA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46BD60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1]]</w:t>
      </w:r>
    </w:p>
    <w:p w14:paraId="17FDEEF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03C5EE6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Bradley J (2018). UWBM Mammalogy Collection (Arctos). University</w:t>
      </w:r>
    </w:p>
    <w:p w14:paraId="5B568E8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f Washington Burke Museum. Occurrence dataset</w:t>
      </w:r>
    </w:p>
    <w:p w14:paraId="22A6869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qziy3w accessed via GBIF.org on 2018-08-29..</w:t>
      </w:r>
    </w:p>
    <w:p w14:paraId="6987305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02575F3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6CED7FD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6E4F909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7D6BB88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2]]</w:t>
      </w:r>
    </w:p>
    <w:p w14:paraId="289285E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1828DD8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Biological Station of Doñana (CSIC) (2018). Estacion Biologica</w:t>
      </w:r>
    </w:p>
    <w:p w14:paraId="72C7EE6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Donana - CSIC, Mammal Collection. Occurrence dataset</w:t>
      </w:r>
    </w:p>
    <w:p w14:paraId="7B125F4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fwrsxr accessed via GBIF.org on 2018-08-29..</w:t>
      </w:r>
    </w:p>
    <w:p w14:paraId="0ADF047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28BBD81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eastAsia="de-DE"/>
        </w:rPr>
        <w:t>2018-08-29</w:t>
      </w:r>
    </w:p>
    <w:p w14:paraId="495E02C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eastAsia="de-DE"/>
        </w:rPr>
        <w:t xml:space="preserve">   Rights:</w:t>
      </w:r>
    </w:p>
    <w:p w14:paraId="369CB7D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eastAsia="de-DE"/>
        </w:rPr>
      </w:pPr>
    </w:p>
    <w:p w14:paraId="3545E4D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eastAsia="de-DE"/>
        </w:rPr>
        <w:t>[[23]]</w:t>
      </w:r>
    </w:p>
    <w:p w14:paraId="5568B9E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eastAsia="de-DE"/>
        </w:rPr>
        <w:t>&lt;&lt;rgbif citation&gt;&gt;</w:t>
      </w:r>
    </w:p>
    <w:p w14:paraId="2DB012A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eastAsia="de-DE"/>
        </w:rPr>
        <w:t xml:space="preserve">   Citation: Staatliche Naturwissenschaftliche Sammlungen Bayerns. The Mammalia</w:t>
      </w:r>
    </w:p>
    <w:p w14:paraId="56C78A2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eastAsia="de-DE"/>
        </w:rPr>
        <w:t xml:space="preserve">        Collection at the Staatssammlung für Anthropologie und Paläoanatomie</w:t>
      </w:r>
    </w:p>
    <w:p w14:paraId="400C921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eastAsia="de-DE"/>
        </w:rPr>
        <w:t xml:space="preserve">        München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Occurrence dataset https://doi.org/10.15468/elc2yx accessed</w:t>
      </w:r>
    </w:p>
    <w:p w14:paraId="3D4DBA4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via GBIF.org on 2018-08-29.. Accessed from R via rgbif</w:t>
      </w:r>
    </w:p>
    <w:p w14:paraId="69F0E10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58F6C20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0D7F897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70C9C07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4]]</w:t>
      </w:r>
    </w:p>
    <w:p w14:paraId="06EAA44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72ADE1A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Garner H (2016). TTU Mammals Collection. Version 9.1. Museum of</w:t>
      </w:r>
    </w:p>
    <w:p w14:paraId="13B5DE8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Texas Tech University (TTU). Occurrence dataset</w:t>
      </w:r>
    </w:p>
    <w:p w14:paraId="43263FB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yocqyp accessed via GBIF.org on 2018-08-29..</w:t>
      </w:r>
    </w:p>
    <w:p w14:paraId="2D66966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53A41E1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5A2264A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747CBC9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705B460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5]]</w:t>
      </w:r>
    </w:p>
    <w:p w14:paraId="789AEA8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A24822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Thompson C (2016). UMMZ Mammal Collection. Version 8.1. University</w:t>
      </w:r>
    </w:p>
    <w:p w14:paraId="15A2F4A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f Michigan Museum of Zoology. Occurrence dataset</w:t>
      </w:r>
    </w:p>
    <w:p w14:paraId="2790919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dx3rcj accessed via GBIF.org on 2018-08-29..</w:t>
      </w:r>
    </w:p>
    <w:p w14:paraId="702F4A4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6140F3C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13D635A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1BD4046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2FB9D5F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6]]</w:t>
      </w:r>
    </w:p>
    <w:p w14:paraId="0752F3F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14665F9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Millen B, Lim B (2018). Mammalogy Collection - Royal Ontario</w:t>
      </w:r>
    </w:p>
    <w:p w14:paraId="366EE0C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. Version 11.5. Royal Ontario Museum. Occurrence dataset</w:t>
      </w:r>
    </w:p>
    <w:p w14:paraId="56B2FF5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2rlrvh accessed via GBIF.org on 2018-08-29..</w:t>
      </w:r>
    </w:p>
    <w:p w14:paraId="2BFAE23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52C5D6A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0AC8FA7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B3CB43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42DA82C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7]]</w:t>
      </w:r>
    </w:p>
    <w:p w14:paraId="53D84CE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C0C469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Feeney R (2018). LACM Vertebrate Collection. Version 18.2. Natural</w:t>
      </w:r>
    </w:p>
    <w:p w14:paraId="6DFCD98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istory Museum of Los Angeles County. Occurrence dataset</w:t>
      </w:r>
    </w:p>
    <w:p w14:paraId="1833207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77rmwd accessed via GBIF.org on 2018-08-29..</w:t>
      </w:r>
    </w:p>
    <w:p w14:paraId="7C711CB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1A678E1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11C3F5A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25B30E7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13D963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28]]</w:t>
      </w:r>
    </w:p>
    <w:p w14:paraId="12B85FF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4645A7F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Cook J (2018). MSB Mammal Collection (Arctos). Version 35.17.</w:t>
      </w:r>
    </w:p>
    <w:p w14:paraId="7948D15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 of Southwestern Biology. Occurrence dataset</w:t>
      </w:r>
    </w:p>
    <w:p w14:paraId="7994F6E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oirgxw accessed via GBIF.org on 2018-08-29..</w:t>
      </w:r>
    </w:p>
    <w:p w14:paraId="62D13AE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0FCDD6A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2018-08-29</w:t>
      </w:r>
    </w:p>
    <w:p w14:paraId="66AFE47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Rights:</w:t>
      </w:r>
    </w:p>
    <w:p w14:paraId="04DC540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138FEC6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29]]</w:t>
      </w:r>
    </w:p>
    <w:p w14:paraId="136DFCA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7D831B9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Muséum d'histoire naturelle de la Ville de Genève - MHNG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Mammals</w:t>
      </w:r>
    </w:p>
    <w:p w14:paraId="29C73AA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oused at MHNG, Geneva. Occurrence dataset</w:t>
      </w:r>
    </w:p>
    <w:p w14:paraId="5B22637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lwu4fj accessed via GBIF.org on 2018-08-29..</w:t>
      </w:r>
    </w:p>
    <w:p w14:paraId="514FF3E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034BB21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09FAF9E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 The use of the data is allowed only for non-profit scientific use</w:t>
      </w:r>
    </w:p>
    <w:p w14:paraId="7C52414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nd for non-profit nature conservation purpose.</w:t>
      </w:r>
    </w:p>
    <w:p w14:paraId="7A9F254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46655C3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30]]</w:t>
      </w:r>
    </w:p>
    <w:p w14:paraId="398FCB4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5C77259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Royal Belgian Institute of Natural Sciences (2017). RBINS DaRWIN.</w:t>
      </w:r>
    </w:p>
    <w:p w14:paraId="61E9B27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qxy4mc accessed via</w:t>
      </w:r>
    </w:p>
    <w:p w14:paraId="5D6FC02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232B012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43D88B2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Rights:</w:t>
      </w:r>
    </w:p>
    <w:p w14:paraId="655F9B1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</w:p>
    <w:p w14:paraId="1FCE344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[[31]]</w:t>
      </w:r>
    </w:p>
    <w:p w14:paraId="44B836A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&lt;&lt;rgbif citation&gt;&gt;</w:t>
      </w:r>
    </w:p>
    <w:p w14:paraId="6A145FC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Citation: Trombone T (2016)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AMNH Mammal Collections. American Museum of</w:t>
      </w:r>
    </w:p>
    <w:p w14:paraId="2AAA61D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Natural History. Occurrence dataset https://doi.org/10.15468/wu3poe</w:t>
      </w:r>
    </w:p>
    <w:p w14:paraId="6577DF6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via GBIF.org on 2018-08-29.. Accessed from R via rgbif</w:t>
      </w:r>
    </w:p>
    <w:p w14:paraId="42C14C2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0C934BB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09CB586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590B73D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32]]</w:t>
      </w:r>
    </w:p>
    <w:p w14:paraId="27679B5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4CBFB7E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Australian Museum (2017). Australian Museum provider for OZCAM.</w:t>
      </w:r>
    </w:p>
    <w:p w14:paraId="71FE8AC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e7susi accessed via</w:t>
      </w:r>
    </w:p>
    <w:p w14:paraId="4D1E01A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1332411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09F86FB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1AE1ACB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5EAB08D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33]]</w:t>
      </w:r>
    </w:p>
    <w:p w14:paraId="6280358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B92E9D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Gall L (2018). Vertebrate Zoology Division - Mammalogy, Yale</w:t>
      </w:r>
    </w:p>
    <w:p w14:paraId="7E22B15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Peabody Museum. Yale University Peabody Museum. Occurrence dataset</w:t>
      </w:r>
    </w:p>
    <w:p w14:paraId="13FAC37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4mm6uc accessed via GBIF.org on 2018-08-29..</w:t>
      </w:r>
    </w:p>
    <w:p w14:paraId="1629196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41C12DB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2B04558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6052A3F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5D68245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34]]</w:t>
      </w:r>
    </w:p>
    <w:p w14:paraId="7F47555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EA1600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Bucci M (2016). UAZ Mammals. Version 5.1. University of Arizona</w:t>
      </w:r>
    </w:p>
    <w:p w14:paraId="3FEE487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 of Natural History. Occurrence dataset</w:t>
      </w:r>
    </w:p>
    <w:p w14:paraId="335E8ED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2swesj accessed via GBIF.org on 2018-08-29..</w:t>
      </w:r>
    </w:p>
    <w:p w14:paraId="4D9A9BE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3F5AF56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1F857B7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EDF22A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314256D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35]]</w:t>
      </w:r>
    </w:p>
    <w:p w14:paraId="590B141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190F360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Shugart G (2016). PSM Vertebrates Collection. Version 8.1. James</w:t>
      </w:r>
    </w:p>
    <w:p w14:paraId="7797E1A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R. Slater Museum of Natural History. Occurrence dataset</w:t>
      </w:r>
    </w:p>
    <w:p w14:paraId="18B80E2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3oaz5o accessed via GBIF.org on 2018-08-29..</w:t>
      </w:r>
    </w:p>
    <w:p w14:paraId="68046D7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0CE7A8D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2E455F0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365B735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6D64F51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36]]</w:t>
      </w:r>
    </w:p>
    <w:p w14:paraId="551AA84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7AB685A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Queensland Museum (2018). Queensland Museum provider for OZCAM.</w:t>
      </w:r>
    </w:p>
    <w:p w14:paraId="4731698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Occurrence dataset https://doi.org/10.15468/lotsye accessed via</w:t>
      </w:r>
    </w:p>
    <w:p w14:paraId="4DAA133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GBIF.org on 2018-08-29.. Accessed from R via rgbif</w:t>
      </w:r>
    </w:p>
    <w:p w14:paraId="10B0278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50E869B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7F2D446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06A563C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37]]</w:t>
      </w:r>
    </w:p>
    <w:p w14:paraId="11F2A79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2513DF7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Braun J, King P (2018). Mammals Specimens. Sam Noble Oklahoma</w:t>
      </w:r>
    </w:p>
    <w:p w14:paraId="0671888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 of Natural History. Occurrence dataset</w:t>
      </w:r>
    </w:p>
    <w:p w14:paraId="4C8EFC1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fmuion accessed via GBIF.org on 2018-08-29..</w:t>
      </w:r>
    </w:p>
    <w:p w14:paraId="24697A1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7D7D6A4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4F62AF7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17F205F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3ADC25E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38]]</w:t>
      </w:r>
    </w:p>
    <w:p w14:paraId="2AA7FAB2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0949535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Conroy C (2018). MVZ Mammal Collection (Arctos). Version 35.17.</w:t>
      </w:r>
    </w:p>
    <w:p w14:paraId="5D0EC77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Museum of Vertebrate Zoology. Occurrence dataset</w:t>
      </w:r>
    </w:p>
    <w:p w14:paraId="1B06BCB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uwudf9 accessed via GBIF.org on 2018-08-29..</w:t>
      </w:r>
    </w:p>
    <w:p w14:paraId="6C82202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57176A8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385F980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465871ED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4A17771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39]]</w:t>
      </w:r>
    </w:p>
    <w:p w14:paraId="013FF5E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0DC9B59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Museum and Art Gallery of the Northern Territory (2017). Northern</w:t>
      </w:r>
    </w:p>
    <w:p w14:paraId="0E48932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Territory Museum and Art Gallery provider for OZCAM. Occurrence dataset</w:t>
      </w:r>
    </w:p>
    <w:p w14:paraId="114181E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giro3a accessed via GBIF.org on 2018-08-29..</w:t>
      </w:r>
    </w:p>
    <w:p w14:paraId="1921C83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400990E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4A0987C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6AAA13B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19C31F1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40]]</w:t>
      </w:r>
    </w:p>
    <w:p w14:paraId="6D8C4D0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3A74150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Western Australian Museum (2017). Western Australian Museum</w:t>
      </w:r>
    </w:p>
    <w:p w14:paraId="1257A7C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provider for OZCAM. Occurrence dataset https://doi.org/10.15468/5qt0dm</w:t>
      </w:r>
    </w:p>
    <w:p w14:paraId="47CB546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via GBIF.org on 2018-08-29.. Accessed from R via rgbif</w:t>
      </w:r>
    </w:p>
    <w:p w14:paraId="5E71E39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5234C81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4DEDB31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32FD2A51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41]]</w:t>
      </w:r>
    </w:p>
    <w:p w14:paraId="354D238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B595539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South Australian Museum (2018). South Australian Museum Australia</w:t>
      </w:r>
    </w:p>
    <w:p w14:paraId="5D2761B8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provider for OZCAM. Occurrence dataset https://doi.org/10.15468/wz4rrh</w:t>
      </w:r>
    </w:p>
    <w:p w14:paraId="4ADCACF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via GBIF.org on 2018-08-29.. Accessed from R via rgbif</w:t>
      </w:r>
    </w:p>
    <w:p w14:paraId="0EE4EA8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7F072D7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51680CF0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1FC543C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42]]</w:t>
      </w:r>
    </w:p>
    <w:p w14:paraId="6DC70FE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08B9D12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Natural History Museum (2018). Natural History Museum (London)</w:t>
      </w:r>
    </w:p>
    <w:p w14:paraId="5B98D274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Collection Specimens. Occurrence dataset</w:t>
      </w:r>
    </w:p>
    <w:p w14:paraId="10CE8276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5519/0002965 accessed via GBIF.org on 2018-08-29..</w:t>
      </w:r>
    </w:p>
    <w:p w14:paraId="5D6FA5E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1F3D9D1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19C037F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7E30234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17C609C7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43]]</w:t>
      </w:r>
    </w:p>
    <w:p w14:paraId="2371C693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5EDBC07B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Turpel A, Walisch T (2018). Collections and observation data</w:t>
      </w:r>
    </w:p>
    <w:p w14:paraId="2F7408A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National Museum of Natural History Luxembourg.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>Musée national</w:t>
      </w:r>
    </w:p>
    <w:p w14:paraId="117D8E19" w14:textId="6CA172F6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d'histoire naturelle Luxembourg. Occurrence dataset</w:t>
      </w:r>
    </w:p>
    <w:p w14:paraId="18C0FFDE" w14:textId="64A2025F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fr-FR" w:eastAsia="de-DE"/>
        </w:rPr>
        <w:t xml:space="preserve">        </w:t>
      </w: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https://doi.org/10.15468/s2iu7d accessed via GBIF.org on 2018-08-29..</w:t>
      </w:r>
    </w:p>
    <w:p w14:paraId="3F24B6A0" w14:textId="368986C3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7E7EDCD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63EAC6DF" w14:textId="718B4D6B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40DC3DA4" w14:textId="5C173EB9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5C35943E" w14:textId="134C10C3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44]]</w:t>
      </w:r>
    </w:p>
    <w:p w14:paraId="0E84FC4C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1ECFA70F" w14:textId="3C2B8A76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Marine Science Institute, UCSB. Paleobiology Database. Occurrence</w:t>
      </w:r>
    </w:p>
    <w:p w14:paraId="1F48ADD0" w14:textId="6D89026B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dataset https://doi.org/10.15468/2durgn accessed via GBIF.org on</w:t>
      </w:r>
    </w:p>
    <w:p w14:paraId="4240C35A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.. Accessed from R via rgbif</w:t>
      </w:r>
    </w:p>
    <w:p w14:paraId="499335C7" w14:textId="05D1EC21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(https://github.com/ropensci/rgbif) on 2018-08-29</w:t>
      </w:r>
    </w:p>
    <w:p w14:paraId="2F82E438" w14:textId="1881E8E0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4B79F26A" w14:textId="145F4060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</w:p>
    <w:p w14:paraId="20559D95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[[45]]</w:t>
      </w:r>
    </w:p>
    <w:p w14:paraId="0F8B2523" w14:textId="3EDC90F3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>&lt;&lt;rgbif citation&gt;&gt;</w:t>
      </w:r>
    </w:p>
    <w:p w14:paraId="681C788B" w14:textId="20EAC6F2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Citation: Nelson A, Johnson N (2018). Ohio State University Tetrapod</w:t>
      </w:r>
    </w:p>
    <w:p w14:paraId="27495B9E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Division - Mammal Collection (OSUM). Version 93.36. Museum of</w:t>
      </w:r>
    </w:p>
    <w:p w14:paraId="444C7E2F" w14:textId="5CAF386A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Biological Diversity, The Ohio State University. Occurrence dataset</w:t>
      </w:r>
    </w:p>
    <w:p w14:paraId="4591BD58" w14:textId="7C2C929A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https://doi.org/10.15468/jyhwea accessed via GBIF.org on 2018-08-29..</w:t>
      </w:r>
    </w:p>
    <w:p w14:paraId="0319C4DF" w14:textId="00A1EC44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Accessed from R via rgbif (https://github.com/ropensci/rgbif) on</w:t>
      </w:r>
    </w:p>
    <w:p w14:paraId="0EA241B5" w14:textId="6411FC60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     2018-08-29</w:t>
      </w:r>
    </w:p>
    <w:p w14:paraId="01BF740F" w14:textId="77777777" w:rsidR="0039345A" w:rsidRPr="00B72096" w:rsidRDefault="0039345A" w:rsidP="0039345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</w:pPr>
      <w:r w:rsidRPr="00B72096">
        <w:rPr>
          <w:rFonts w:ascii="Times New Roman" w:eastAsia="Times New Roman" w:hAnsi="Times New Roman" w:cs="Times New Roman"/>
          <w:color w:val="000000"/>
          <w:sz w:val="20"/>
          <w:szCs w:val="20"/>
          <w:lang w:val="en-US" w:eastAsia="de-DE"/>
        </w:rPr>
        <w:t xml:space="preserve">   Rights:</w:t>
      </w:r>
    </w:p>
    <w:p w14:paraId="28D40984" w14:textId="77777777" w:rsidR="0039345A" w:rsidRPr="00B72096" w:rsidRDefault="0039345A" w:rsidP="0039345A">
      <w:pPr>
        <w:rPr>
          <w:rFonts w:ascii="Times New Roman" w:hAnsi="Times New Roman" w:cs="Times New Roman"/>
          <w:lang w:val="en-US"/>
        </w:rPr>
      </w:pPr>
    </w:p>
    <w:p w14:paraId="325B313B" w14:textId="62CE1C09" w:rsidR="006E2086" w:rsidRPr="00B72096" w:rsidRDefault="006E2086" w:rsidP="0039345A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147866F4" w14:textId="68372E3D" w:rsidR="006E2086" w:rsidRPr="00B72096" w:rsidRDefault="006E2086" w:rsidP="0039345A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5AD126FC" w14:textId="1D7FDB5A" w:rsidR="006E2086" w:rsidRPr="00B72096" w:rsidRDefault="006E2086" w:rsidP="0039345A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12CC32B9" w14:textId="5272247B" w:rsidR="006E2086" w:rsidRPr="00B72096" w:rsidRDefault="006E2086" w:rsidP="0039345A">
      <w:pPr>
        <w:rPr>
          <w:rFonts w:ascii="Times New Roman" w:hAnsi="Times New Roman" w:cs="Times New Roman"/>
          <w:sz w:val="24"/>
          <w:szCs w:val="24"/>
          <w:lang w:val="en-GB"/>
        </w:rPr>
        <w:sectPr w:rsidR="006E2086" w:rsidRPr="00B72096" w:rsidSect="0039345A">
          <w:pgSz w:w="11906" w:h="16838"/>
          <w:pgMar w:top="737" w:right="1418" w:bottom="737" w:left="1418" w:header="709" w:footer="709" w:gutter="0"/>
          <w:cols w:space="708"/>
          <w:docGrid w:linePitch="360"/>
        </w:sectPr>
      </w:pPr>
    </w:p>
    <w:p w14:paraId="697601A6" w14:textId="64E8A445" w:rsidR="00AF0786" w:rsidRPr="00B72096" w:rsidRDefault="00AF0786" w:rsidP="00AF078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ascii="Times New Roman" w:hAnsi="Times New Roman" w:cs="Times New Roman"/>
          <w:lang w:val="en-GB"/>
        </w:rPr>
      </w:pPr>
    </w:p>
    <w:p w14:paraId="6F2A2527" w14:textId="17498224" w:rsidR="00FB1EB1" w:rsidRPr="00B72096" w:rsidRDefault="00FB1EB1" w:rsidP="00FB1EB1">
      <w:pPr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B72096">
        <w:rPr>
          <w:rFonts w:ascii="Times New Roman" w:hAnsi="Times New Roman" w:cs="Times New Roman"/>
          <w:b/>
          <w:sz w:val="24"/>
          <w:szCs w:val="24"/>
          <w:lang w:val="en-GB"/>
        </w:rPr>
        <w:t>Supplementary</w:t>
      </w:r>
      <w:r w:rsidR="005F186C" w:rsidRPr="00B72096">
        <w:rPr>
          <w:rFonts w:ascii="Times New Roman" w:hAnsi="Times New Roman" w:cs="Times New Roman"/>
          <w:b/>
          <w:sz w:val="24"/>
          <w:szCs w:val="24"/>
          <w:lang w:val="en-GB"/>
        </w:rPr>
        <w:t xml:space="preserve"> material</w:t>
      </w:r>
      <w:r w:rsidR="008C6EAA" w:rsidRPr="00B72096">
        <w:rPr>
          <w:rFonts w:ascii="Times New Roman" w:hAnsi="Times New Roman" w:cs="Times New Roman"/>
          <w:b/>
          <w:sz w:val="24"/>
          <w:szCs w:val="24"/>
          <w:lang w:val="en-GB"/>
        </w:rPr>
        <w:t xml:space="preserve"> S3</w:t>
      </w:r>
      <w:r w:rsidRPr="00B72096">
        <w:rPr>
          <w:rFonts w:ascii="Times New Roman" w:hAnsi="Times New Roman" w:cs="Times New Roman"/>
          <w:b/>
          <w:sz w:val="24"/>
          <w:szCs w:val="24"/>
          <w:lang w:val="en-GB"/>
        </w:rPr>
        <w:t xml:space="preserve">: Occurrences of bat species taken from </w:t>
      </w:r>
      <w:r w:rsidR="008C6EAA" w:rsidRPr="00B72096">
        <w:rPr>
          <w:rFonts w:ascii="Times New Roman" w:hAnsi="Times New Roman" w:cs="Times New Roman"/>
          <w:b/>
          <w:sz w:val="24"/>
          <w:szCs w:val="24"/>
          <w:lang w:val="en-GB"/>
        </w:rPr>
        <w:t>African Chiroptera Report</w:t>
      </w:r>
      <w:r w:rsidR="008C6EAA" w:rsidRPr="00B72096">
        <w:rPr>
          <w:rFonts w:ascii="Times New Roman" w:hAnsi="Times New Roman" w:cs="Times New Roman"/>
          <w:b/>
          <w:sz w:val="24"/>
          <w:szCs w:val="24"/>
          <w:lang w:val="en-GB"/>
        </w:rPr>
        <w:fldChar w:fldCharType="begin" w:fldLock="1"/>
      </w:r>
      <w:r w:rsidR="005F186C" w:rsidRPr="00B72096">
        <w:rPr>
          <w:rFonts w:ascii="Times New Roman" w:hAnsi="Times New Roman" w:cs="Times New Roman"/>
          <w:b/>
          <w:sz w:val="24"/>
          <w:szCs w:val="24"/>
          <w:lang w:val="en-GB"/>
        </w:rPr>
        <w:instrText>ADDIN CSL_CITATION {"citationItems":[{"id":"ITEM-1","itemData":{"DOI":"10.13140/RG.2.2.18794.82881","ISBN":"1990-6471","ISSN":"1990-6471","author":[{"dropping-particle":"","family":"ACR","given":"","non-dropping-particle":"","parse-names":false,"suffix":""}],"id":"ITEM-1","issued":{"date-parts":[["2018"]]},"number-of-pages":"1-8028","publisher-place":"Pretoria.","title":"African Chiroptera Report 2018. AfricanBats NPC","type":"report"},"uris":["http://www.mendeley.com/documents/?uuid=546187fc-1b84-4d69-ba03-3cbcf261a75f"]},{"id":"ITEM-2","itemData":{"DOI":"10.13140/RG.2.2.27442.76482.1990-6471","author":[{"dropping-particle":"","family":"ACR","given":"","non-dropping-particle":"","parse-names":false,"suffix":""}],"id":"ITEM-2","issued":{"date-parts":[["2019"]]},"number-of-pages":"1049","title":"African Chiroptera Report 2019. AfricanBats NPC","type":"report"},"uris":["http://www.mendeley.com/documents/?uuid=58020340-26d7-4490-bf20-625fdf23b30c"]}],"mendeley":{"formattedCitation":"&lt;sup&gt;2,3&lt;/sup&gt;","plainTextFormattedCitation":"2,3","previouslyFormattedCitation":"&lt;sup&gt;2,3&lt;/sup&gt;"},"properties":{"noteIndex":0},"schema":"https://github.com/citation-style-language/schema/raw/master/csl-citation.json"}</w:instrText>
      </w:r>
      <w:r w:rsidR="008C6EAA" w:rsidRPr="00B72096">
        <w:rPr>
          <w:rFonts w:ascii="Times New Roman" w:hAnsi="Times New Roman" w:cs="Times New Roman"/>
          <w:b/>
          <w:sz w:val="24"/>
          <w:szCs w:val="24"/>
          <w:lang w:val="en-GB"/>
        </w:rPr>
        <w:fldChar w:fldCharType="separate"/>
      </w:r>
      <w:r w:rsidR="008C6EAA" w:rsidRPr="00B72096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2,3</w:t>
      </w:r>
      <w:r w:rsidR="008C6EAA" w:rsidRPr="00B72096">
        <w:rPr>
          <w:rFonts w:ascii="Times New Roman" w:hAnsi="Times New Roman" w:cs="Times New Roman"/>
          <w:b/>
          <w:sz w:val="24"/>
          <w:szCs w:val="24"/>
          <w:lang w:val="en-GB"/>
        </w:rPr>
        <w:fldChar w:fldCharType="end"/>
      </w:r>
    </w:p>
    <w:p w14:paraId="2A983FCB" w14:textId="5D037561" w:rsidR="00E15D14" w:rsidRPr="00B72096" w:rsidRDefault="00E15D14" w:rsidP="00FB1EB1">
      <w:pPr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B72096">
        <w:rPr>
          <w:rFonts w:ascii="Times New Roman" w:hAnsi="Times New Roman" w:cs="Times New Roman"/>
          <w:noProof/>
          <w:lang w:val="en-GB" w:eastAsia="en-GB"/>
        </w:rPr>
        <w:t xml:space="preserve">  </w:t>
      </w:r>
    </w:p>
    <w:p w14:paraId="3EA479FC" w14:textId="7E75CB5B" w:rsidR="00E15D14" w:rsidRPr="00B72096" w:rsidRDefault="00FA6B91" w:rsidP="00FB1EB1">
      <w:pPr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B72096">
        <w:rPr>
          <w:rFonts w:ascii="Times New Roman" w:hAnsi="Times New Roman" w:cs="Times New Roman"/>
          <w:noProof/>
          <w:lang w:val="en-GB" w:eastAsia="en-GB"/>
        </w:rPr>
        <mc:AlternateContent>
          <mc:Choice Requires="wpg">
            <w:drawing>
              <wp:anchor distT="0" distB="0" distL="114300" distR="114300" simplePos="0" relativeHeight="251687936" behindDoc="0" locked="0" layoutInCell="1" allowOverlap="1" wp14:anchorId="7BBBAC78" wp14:editId="67F4F3FF">
                <wp:simplePos x="0" y="0"/>
                <wp:positionH relativeFrom="margin">
                  <wp:align>right</wp:align>
                </wp:positionH>
                <wp:positionV relativeFrom="margin">
                  <wp:posOffset>1322070</wp:posOffset>
                </wp:positionV>
                <wp:extent cx="9791065" cy="4339590"/>
                <wp:effectExtent l="0" t="19050" r="635" b="3810"/>
                <wp:wrapSquare wrapText="bothSides"/>
                <wp:docPr id="34" name="Gruppieren 3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9791115" cy="4339882"/>
                          <a:chOff x="65912" y="0"/>
                          <a:chExt cx="10430042" cy="4576881"/>
                        </a:xfrm>
                      </wpg:grpSpPr>
                      <wpg:grpSp>
                        <wpg:cNvPr id="32" name="Gruppieren 32"/>
                        <wpg:cNvGrpSpPr/>
                        <wpg:grpSpPr>
                          <a:xfrm>
                            <a:off x="65912" y="0"/>
                            <a:ext cx="10430042" cy="4576881"/>
                            <a:chOff x="65913" y="0"/>
                            <a:chExt cx="10430174" cy="4576881"/>
                          </a:xfrm>
                        </wpg:grpSpPr>
                        <wpg:grpSp>
                          <wpg:cNvPr id="3" name="Gruppieren 3"/>
                          <wpg:cNvGrpSpPr/>
                          <wpg:grpSpPr>
                            <a:xfrm>
                              <a:off x="65913" y="1752600"/>
                              <a:ext cx="10430174" cy="2824281"/>
                              <a:chOff x="-56920" y="1790700"/>
                              <a:chExt cx="10430964" cy="2824964"/>
                            </a:xfrm>
                          </wpg:grpSpPr>
                          <wps:wsp>
                            <wps:cNvPr id="8" name="Textfeld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19050" y="1790700"/>
                                <a:ext cx="10211434" cy="386714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653BB56E" w14:textId="35C31929" w:rsidR="00C24DBC" w:rsidRPr="00AF0786" w:rsidRDefault="00C24DBC" w:rsidP="00FB1EB1">
                                  <w:pPr>
                                    <w:rPr>
                                      <w:lang w:val="en-GB"/>
                                    </w:rPr>
                                  </w:pPr>
                                  <w:r w:rsidRPr="00AF0786">
                                    <w:rPr>
                                      <w:lang w:val="en-GB"/>
                                    </w:rPr>
                                    <w:t xml:space="preserve">a) </w:t>
                                  </w:r>
                                  <w:r>
                                    <w:rPr>
                                      <w:i/>
                                      <w:lang w:val="en-US"/>
                                    </w:rPr>
                                    <w:t>Epomops franqueti</w:t>
                                  </w:r>
                                  <w:r>
                                    <w:rPr>
                                      <w:i/>
                                      <w:lang w:val="en-US"/>
                                    </w:rPr>
                                    <w:tab/>
                                  </w:r>
                                  <w:r>
                                    <w:rPr>
                                      <w:i/>
                                      <w:lang w:val="en-US"/>
                                    </w:rPr>
                                    <w:tab/>
                                  </w:r>
                                  <w:r w:rsidRPr="0081409B">
                                    <w:rPr>
                                      <w:lang w:val="en-US"/>
                                    </w:rPr>
                                    <w:t xml:space="preserve"> b)</w:t>
                                  </w:r>
                                  <w:r>
                                    <w:rPr>
                                      <w:i/>
                                      <w:lang w:val="en-US"/>
                                    </w:rPr>
                                    <w:t xml:space="preserve"> </w:t>
                                  </w:r>
                                  <w:r w:rsidRPr="00100BCC">
                                    <w:rPr>
                                      <w:i/>
                                      <w:lang w:val="en-US"/>
                                    </w:rPr>
                                    <w:t>Hypsignathus monstrosus</w:t>
                                  </w:r>
                                  <w:r>
                                    <w:rPr>
                                      <w:i/>
                                      <w:lang w:val="en-US"/>
                                    </w:rPr>
                                    <w:tab/>
                                  </w:r>
                                  <w:r w:rsidR="00012AB6">
                                    <w:rPr>
                                      <w:i/>
                                      <w:lang w:val="en-US"/>
                                    </w:rPr>
                                    <w:t xml:space="preserve">   </w:t>
                                  </w:r>
                                  <w:r w:rsidR="00513E4D">
                                    <w:rPr>
                                      <w:i/>
                                      <w:lang w:val="en-US"/>
                                    </w:rPr>
                                    <w:t xml:space="preserve"> </w:t>
                                  </w:r>
                                  <w:r w:rsidR="00012AB6">
                                    <w:rPr>
                                      <w:i/>
                                      <w:lang w:val="en-US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lang w:val="en-US"/>
                                    </w:rPr>
                                    <w:t>c</w:t>
                                  </w:r>
                                  <w:r w:rsidRPr="0081409B">
                                    <w:rPr>
                                      <w:lang w:val="en-US"/>
                                    </w:rPr>
                                    <w:t>)</w:t>
                                  </w:r>
                                  <w:r>
                                    <w:rPr>
                                      <w:i/>
                                      <w:lang w:val="en-US"/>
                                    </w:rPr>
                                    <w:t xml:space="preserve"> </w:t>
                                  </w:r>
                                  <w:r w:rsidRPr="00AA75F7">
                                    <w:rPr>
                                      <w:i/>
                                      <w:lang w:val="en-US"/>
                                    </w:rPr>
                                    <w:t xml:space="preserve">Myonycteris </w:t>
                                  </w:r>
                                  <w:r w:rsidRPr="00AA75F7">
                                    <w:rPr>
                                      <w:i/>
                                      <w:lang w:val="en-US"/>
                                    </w:rPr>
                                    <w:t>torquata</w:t>
                                  </w:r>
                                  <w:r w:rsidRPr="0081409B">
                                    <w:rPr>
                                      <w:lang w:val="en-US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lang w:val="en-US"/>
                                    </w:rPr>
                                    <w:t xml:space="preserve">     </w:t>
                                  </w:r>
                                  <w:r w:rsidR="00012AB6">
                                    <w:rPr>
                                      <w:lang w:val="en-US"/>
                                    </w:rPr>
                                    <w:t xml:space="preserve">           </w:t>
                                  </w:r>
                                  <w:r w:rsidR="00513E4D">
                                    <w:rPr>
                                      <w:lang w:val="en-US"/>
                                    </w:rPr>
                                    <w:t xml:space="preserve"> </w:t>
                                  </w:r>
                                  <w:r w:rsidRPr="0081409B">
                                    <w:rPr>
                                      <w:lang w:val="en-US"/>
                                    </w:rPr>
                                    <w:t xml:space="preserve">d) </w:t>
                                  </w:r>
                                  <w:r w:rsidR="00FA6B91" w:rsidRPr="00100BCC">
                                    <w:rPr>
                                      <w:i/>
                                      <w:lang w:val="en-US"/>
                                    </w:rPr>
                                    <w:t>Eidolon helvum</w:t>
                                  </w:r>
                                  <w:r>
                                    <w:rPr>
                                      <w:rStyle w:val="genus"/>
                                      <w:lang w:val="en-GB"/>
                                    </w:rPr>
                                    <w:tab/>
                                    <w:t xml:space="preserve">  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  <wps:wsp>
                            <wps:cNvPr id="14" name="Textfeld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-56920" y="3968746"/>
                                <a:ext cx="10430964" cy="646918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6E93FE5F" w14:textId="18A910E4" w:rsidR="00C24DBC" w:rsidRPr="00AA75F7" w:rsidRDefault="00C24DBC" w:rsidP="00FB1EB1">
                                  <w:pPr>
                                    <w:rPr>
                                      <w:lang w:val="en-US"/>
                                    </w:rPr>
                                  </w:pPr>
                                  <w:r>
                                    <w:rPr>
                                      <w:lang w:val="en-US"/>
                                    </w:rPr>
                                    <w:t>e</w:t>
                                  </w:r>
                                  <w:r w:rsidRPr="00AA75F7">
                                    <w:rPr>
                                      <w:lang w:val="en-US"/>
                                    </w:rPr>
                                    <w:t xml:space="preserve">) </w:t>
                                  </w:r>
                                  <w:r w:rsidR="00FA6B91" w:rsidRPr="00100BCC">
                                    <w:rPr>
                                      <w:i/>
                                      <w:lang w:val="en-US"/>
                                    </w:rPr>
                                    <w:t>Epomophorus gambianus</w:t>
                                  </w:r>
                                  <w:r>
                                    <w:rPr>
                                      <w:i/>
                                      <w:lang w:val="en-US"/>
                                    </w:rPr>
                                    <w:tab/>
                                  </w:r>
                                  <w:r w:rsidR="00012AB6">
                                    <w:rPr>
                                      <w:lang w:val="en-US"/>
                                    </w:rPr>
                                    <w:t xml:space="preserve">  </w:t>
                                  </w:r>
                                  <w:r w:rsidR="00513E4D">
                                    <w:rPr>
                                      <w:lang w:val="en-US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lang w:val="en-US"/>
                                    </w:rPr>
                                    <w:t>f)</w:t>
                                  </w:r>
                                  <w:r>
                                    <w:rPr>
                                      <w:i/>
                                      <w:lang w:val="en-US"/>
                                    </w:rPr>
                                    <w:t xml:space="preserve"> </w:t>
                                  </w:r>
                                  <w:r w:rsidR="00FA6B91">
                                    <w:rPr>
                                      <w:i/>
                                      <w:lang w:val="en-US"/>
                                    </w:rPr>
                                    <w:t>Lissonycteris angolensis</w:t>
                                  </w:r>
                                  <w:r>
                                    <w:rPr>
                                      <w:i/>
                                      <w:lang w:val="en-US"/>
                                    </w:rPr>
                                    <w:t xml:space="preserve">  </w:t>
                                  </w:r>
                                  <w:r w:rsidR="00012AB6">
                                    <w:rPr>
                                      <w:i/>
                                      <w:lang w:val="en-US"/>
                                    </w:rPr>
                                    <w:t xml:space="preserve">   </w:t>
                                  </w:r>
                                  <w:r w:rsidR="00194D6A">
                                    <w:rPr>
                                      <w:i/>
                                      <w:lang w:val="en-US"/>
                                    </w:rPr>
                                    <w:tab/>
                                    <w:t xml:space="preserve">     </w:t>
                                  </w:r>
                                  <w:r w:rsidR="00012AB6">
                                    <w:rPr>
                                      <w:i/>
                                      <w:lang w:val="en-US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i/>
                                      <w:lang w:val="en-US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lang w:val="en-US"/>
                                    </w:rPr>
                                    <w:t>g</w:t>
                                  </w:r>
                                  <w:r w:rsidRPr="0081409B">
                                    <w:rPr>
                                      <w:lang w:val="en-US"/>
                                    </w:rPr>
                                    <w:t>)</w:t>
                                  </w:r>
                                  <w:r>
                                    <w:rPr>
                                      <w:lang w:val="en-US"/>
                                    </w:rPr>
                                    <w:t xml:space="preserve"> </w:t>
                                  </w:r>
                                  <w:r w:rsidR="00FA6B91">
                                    <w:rPr>
                                      <w:i/>
                                      <w:lang w:val="en-US"/>
                                    </w:rPr>
                                    <w:t>Micropteropus pusillus</w:t>
                                  </w:r>
                                  <w:r w:rsidR="00194D6A">
                                    <w:rPr>
                                      <w:i/>
                                      <w:lang w:val="en-US"/>
                                    </w:rPr>
                                    <w:t xml:space="preserve">               </w:t>
                                  </w:r>
                                  <w:r w:rsidR="00012AB6">
                                    <w:rPr>
                                      <w:i/>
                                      <w:lang w:val="en-US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lang w:val="en-US"/>
                                    </w:rPr>
                                    <w:t>h</w:t>
                                  </w:r>
                                  <w:r w:rsidRPr="0081409B">
                                    <w:rPr>
                                      <w:lang w:val="en-US"/>
                                    </w:rPr>
                                    <w:t xml:space="preserve">) </w:t>
                                  </w:r>
                                  <w:r w:rsidR="00FA6B91">
                                    <w:rPr>
                                      <w:i/>
                                      <w:lang w:val="en-US"/>
                                    </w:rPr>
                                    <w:t>Mops condylurus</w:t>
                                  </w:r>
                                  <w:r>
                                    <w:rPr>
                                      <w:i/>
                                      <w:lang w:val="en-US"/>
                                    </w:rPr>
                                    <w:tab/>
                                  </w:r>
                                  <w:r w:rsidR="00194D6A">
                                    <w:rPr>
                                      <w:i/>
                                      <w:lang w:val="en-US"/>
                                    </w:rPr>
                                    <w:t xml:space="preserve">              </w:t>
                                  </w:r>
                                  <w:r>
                                    <w:rPr>
                                      <w:i/>
                                      <w:lang w:val="en-US"/>
                                    </w:rPr>
                                    <w:t xml:space="preserve">   </w:t>
                                  </w:r>
                                  <w:r>
                                    <w:rPr>
                                      <w:rStyle w:val="genus"/>
                                      <w:lang w:val="en-US"/>
                                    </w:rPr>
                                    <w:t>i</w:t>
                                  </w:r>
                                  <w:r w:rsidRPr="00AA75F7">
                                    <w:rPr>
                                      <w:rStyle w:val="genus"/>
                                      <w:lang w:val="en-US"/>
                                    </w:rPr>
                                    <w:t xml:space="preserve">) </w:t>
                                  </w:r>
                                  <w:r w:rsidR="00FA6B91" w:rsidRPr="00100BCC">
                                    <w:rPr>
                                      <w:i/>
                                      <w:lang w:val="en-US"/>
                                    </w:rPr>
                                    <w:t>Rousettus aegyptiacus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wpg:grpSp>
                        <wpg:grpSp>
                          <wpg:cNvPr id="31" name="Gruppieren 31"/>
                          <wpg:cNvGrpSpPr/>
                          <wpg:grpSpPr>
                            <a:xfrm>
                              <a:off x="133350" y="0"/>
                              <a:ext cx="10207083" cy="3930251"/>
                              <a:chOff x="0" y="0"/>
                              <a:chExt cx="10207083" cy="3930251"/>
                            </a:xfrm>
                          </wpg:grpSpPr>
                          <pic:pic xmlns:pic="http://schemas.openxmlformats.org/drawingml/2006/picture">
                            <pic:nvPicPr>
                              <pic:cNvPr id="22" name="Grafik 22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9" cstate="print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2023233" y="2209285"/>
                                <a:ext cx="1965960" cy="1716521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24" name="Grafik 24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10" cstate="print">
                                <a:lum bright="-20000" contrast="40000"/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8223551" y="2192256"/>
                                <a:ext cx="1983532" cy="173799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16" name="Grafik 16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11" cstate="print">
                                <a:lum bright="-20000" contrast="40000"/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6145077" y="2192256"/>
                                <a:ext cx="1990725" cy="172974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26" name="Grafik 15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12" cstate="print">
                                <a:lum bright="-20000" contrast="40000"/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4067420" y="2192256"/>
                                <a:ext cx="1993899" cy="173355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27" name="Grafik 9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13" cstate="print">
                                <a:lum bright="-20000" contrast="40000"/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931" y="2185596"/>
                                <a:ext cx="1939496" cy="173482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7" name="Grafik 7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14" cstate="print">
                                <a:lum bright="-20000" contrast="40000"/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6195137" y="0"/>
                                <a:ext cx="1992630" cy="173482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10" name="Grafik 10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15" cstate="print">
                                <a:lum bright="-20000" contrast="40000"/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0"/>
                                <a:ext cx="1980565" cy="172148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pic:spPr>
                          </pic:pic>
                          <pic:pic xmlns:pic="http://schemas.openxmlformats.org/drawingml/2006/picture">
                            <pic:nvPicPr>
                              <pic:cNvPr id="30" name="Grafik 30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16" cstate="print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2047875" y="0"/>
                                <a:ext cx="2000250" cy="172085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pic:spPr>
                          </pic:pic>
                        </wpg:grpSp>
                      </wpg:grpSp>
                      <pic:pic xmlns:pic="http://schemas.openxmlformats.org/drawingml/2006/picture">
                        <pic:nvPicPr>
                          <pic:cNvPr id="33" name="Grafik 33"/>
                          <pic:cNvPicPr>
                            <a:picLocks noChangeAspect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4248150" y="0"/>
                            <a:ext cx="1999615" cy="1737995"/>
                          </a:xfrm>
                          <a:prstGeom prst="rect">
                            <a:avLst/>
                          </a:prstGeom>
                          <a:noFill/>
                          <a:ln w="12700">
                            <a:solidFill>
                              <a:schemeClr val="tx1"/>
                            </a:solidFill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BBBAC78" id="Gruppieren 34" o:spid="_x0000_s1026" style="position:absolute;margin-left:719.75pt;margin-top:104.1pt;width:770.95pt;height:341.7pt;z-index:251687936;mso-position-horizontal:right;mso-position-horizontal-relative:margin;mso-position-vertical-relative:margin;mso-width-relative:margin;mso-height-relative:margin" coordorigin="659" coordsize="104300,45768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">
                <v:group id="Gruppieren 32" o:spid="_x0000_s1027" style="position:absolute;left:659;width:104300;height:45768" coordorigin="659" coordsize="104301,457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">
                  <v:group id="Gruppieren 3" o:spid="_x0000_s1028" style="position:absolute;left:659;top:17526;width:104301;height:28242" coordorigin="-569,17907" coordsize="104309,2824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"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feld 2" o:spid="_x0000_s1029" type="#_x0000_t202" style="position:absolute;left:190;top:17907;width:102114;height:38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" stroked="f">
                      <v:textbox>
                        <w:txbxContent>
                          <w:p w14:paraId="653BB56E" w14:textId="35C31929" w:rsidR="00C24DBC" w:rsidRPr="00AF0786" w:rsidRDefault="00C24DBC" w:rsidP="00FB1EB1">
                            <w:pPr>
                              <w:rPr>
                                <w:lang w:val="en-GB"/>
                              </w:rPr>
                            </w:pPr>
                            <w:r w:rsidRPr="00AF0786">
                              <w:rPr>
                                <w:lang w:val="en-GB"/>
                              </w:rPr>
                              <w:t xml:space="preserve">a) </w:t>
                            </w:r>
                            <w:r>
                              <w:rPr>
                                <w:i/>
                                <w:lang w:val="en-US"/>
                              </w:rPr>
                              <w:t>Epomops franqueti</w:t>
                            </w:r>
                            <w:r>
                              <w:rPr>
                                <w:i/>
                                <w:lang w:val="en-US"/>
                              </w:rPr>
                              <w:tab/>
                            </w:r>
                            <w:r>
                              <w:rPr>
                                <w:i/>
                                <w:lang w:val="en-US"/>
                              </w:rPr>
                              <w:tab/>
                            </w:r>
                            <w:r w:rsidRPr="0081409B">
                              <w:rPr>
                                <w:lang w:val="en-US"/>
                              </w:rPr>
                              <w:t xml:space="preserve"> b)</w:t>
                            </w:r>
                            <w:r>
                              <w:rPr>
                                <w:i/>
                                <w:lang w:val="en-US"/>
                              </w:rPr>
                              <w:t xml:space="preserve"> </w:t>
                            </w:r>
                            <w:r w:rsidRPr="00100BCC">
                              <w:rPr>
                                <w:i/>
                                <w:lang w:val="en-US"/>
                              </w:rPr>
                              <w:t>Hypsignathus monstrosus</w:t>
                            </w:r>
                            <w:r>
                              <w:rPr>
                                <w:i/>
                                <w:lang w:val="en-US"/>
                              </w:rPr>
                              <w:tab/>
                            </w:r>
                            <w:r w:rsidR="00012AB6">
                              <w:rPr>
                                <w:i/>
                                <w:lang w:val="en-US"/>
                              </w:rPr>
                              <w:t xml:space="preserve">   </w:t>
                            </w:r>
                            <w:r w:rsidR="00513E4D">
                              <w:rPr>
                                <w:i/>
                                <w:lang w:val="en-US"/>
                              </w:rPr>
                              <w:t xml:space="preserve"> </w:t>
                            </w:r>
                            <w:r w:rsidR="00012AB6">
                              <w:rPr>
                                <w:i/>
                                <w:lang w:val="en-US"/>
                              </w:rPr>
                              <w:t xml:space="preserve"> </w:t>
                            </w:r>
                            <w:r>
                              <w:rPr>
                                <w:lang w:val="en-US"/>
                              </w:rPr>
                              <w:t>c</w:t>
                            </w:r>
                            <w:r w:rsidRPr="0081409B">
                              <w:rPr>
                                <w:lang w:val="en-US"/>
                              </w:rPr>
                              <w:t>)</w:t>
                            </w:r>
                            <w:r>
                              <w:rPr>
                                <w:i/>
                                <w:lang w:val="en-US"/>
                              </w:rPr>
                              <w:t xml:space="preserve"> </w:t>
                            </w:r>
                            <w:r w:rsidRPr="00AA75F7">
                              <w:rPr>
                                <w:i/>
                                <w:lang w:val="en-US"/>
                              </w:rPr>
                              <w:t xml:space="preserve">Myonycteris </w:t>
                            </w:r>
                            <w:r w:rsidRPr="00AA75F7">
                              <w:rPr>
                                <w:i/>
                                <w:lang w:val="en-US"/>
                              </w:rPr>
                              <w:t>torquata</w:t>
                            </w:r>
                            <w:r w:rsidRPr="0081409B">
                              <w:rPr>
                                <w:lang w:val="en-US"/>
                              </w:rPr>
                              <w:t xml:space="preserve"> </w:t>
                            </w:r>
                            <w:r>
                              <w:rPr>
                                <w:lang w:val="en-US"/>
                              </w:rPr>
                              <w:t xml:space="preserve">     </w:t>
                            </w:r>
                            <w:r w:rsidR="00012AB6">
                              <w:rPr>
                                <w:lang w:val="en-US"/>
                              </w:rPr>
                              <w:t xml:space="preserve">           </w:t>
                            </w:r>
                            <w:r w:rsidR="00513E4D">
                              <w:rPr>
                                <w:lang w:val="en-US"/>
                              </w:rPr>
                              <w:t xml:space="preserve"> </w:t>
                            </w:r>
                            <w:r w:rsidRPr="0081409B">
                              <w:rPr>
                                <w:lang w:val="en-US"/>
                              </w:rPr>
                              <w:t xml:space="preserve">d) </w:t>
                            </w:r>
                            <w:r w:rsidR="00FA6B91" w:rsidRPr="00100BCC">
                              <w:rPr>
                                <w:i/>
                                <w:lang w:val="en-US"/>
                              </w:rPr>
                              <w:t>Eidolon helvum</w:t>
                            </w:r>
                            <w:r>
                              <w:rPr>
                                <w:rStyle w:val="genus"/>
                                <w:lang w:val="en-GB"/>
                              </w:rPr>
                              <w:tab/>
                              <w:t xml:space="preserve">  </w:t>
                            </w:r>
                          </w:p>
                        </w:txbxContent>
                      </v:textbox>
                    </v:shape>
                    <v:shape id="Textfeld 2" o:spid="_x0000_s1030" type="#_x0000_t202" style="position:absolute;left:-569;top:39687;width:104309;height:64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" stroked="f">
                      <v:textbox>
                        <w:txbxContent>
                          <w:p w14:paraId="6E93FE5F" w14:textId="18A910E4" w:rsidR="00C24DBC" w:rsidRPr="00AA75F7" w:rsidRDefault="00C24DBC" w:rsidP="00FB1EB1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e</w:t>
                            </w:r>
                            <w:r w:rsidRPr="00AA75F7">
                              <w:rPr>
                                <w:lang w:val="en-US"/>
                              </w:rPr>
                              <w:t xml:space="preserve">) </w:t>
                            </w:r>
                            <w:r w:rsidR="00FA6B91" w:rsidRPr="00100BCC">
                              <w:rPr>
                                <w:i/>
                                <w:lang w:val="en-US"/>
                              </w:rPr>
                              <w:t>Epomophorus gambianus</w:t>
                            </w:r>
                            <w:r>
                              <w:rPr>
                                <w:i/>
                                <w:lang w:val="en-US"/>
                              </w:rPr>
                              <w:tab/>
                            </w:r>
                            <w:r w:rsidR="00012AB6">
                              <w:rPr>
                                <w:lang w:val="en-US"/>
                              </w:rPr>
                              <w:t xml:space="preserve">  </w:t>
                            </w:r>
                            <w:r w:rsidR="00513E4D">
                              <w:rPr>
                                <w:lang w:val="en-US"/>
                              </w:rPr>
                              <w:t xml:space="preserve"> </w:t>
                            </w:r>
                            <w:r>
                              <w:rPr>
                                <w:lang w:val="en-US"/>
                              </w:rPr>
                              <w:t>f)</w:t>
                            </w:r>
                            <w:r>
                              <w:rPr>
                                <w:i/>
                                <w:lang w:val="en-US"/>
                              </w:rPr>
                              <w:t xml:space="preserve"> </w:t>
                            </w:r>
                            <w:r w:rsidR="00FA6B91">
                              <w:rPr>
                                <w:i/>
                                <w:lang w:val="en-US"/>
                              </w:rPr>
                              <w:t>Lissonycteris angolensis</w:t>
                            </w:r>
                            <w:r>
                              <w:rPr>
                                <w:i/>
                                <w:lang w:val="en-US"/>
                              </w:rPr>
                              <w:t xml:space="preserve">  </w:t>
                            </w:r>
                            <w:r w:rsidR="00012AB6">
                              <w:rPr>
                                <w:i/>
                                <w:lang w:val="en-US"/>
                              </w:rPr>
                              <w:t xml:space="preserve">   </w:t>
                            </w:r>
                            <w:r w:rsidR="00194D6A">
                              <w:rPr>
                                <w:i/>
                                <w:lang w:val="en-US"/>
                              </w:rPr>
                              <w:tab/>
                              <w:t xml:space="preserve">     </w:t>
                            </w:r>
                            <w:r w:rsidR="00012AB6">
                              <w:rPr>
                                <w:i/>
                                <w:lang w:val="en-US"/>
                              </w:rPr>
                              <w:t xml:space="preserve"> </w:t>
                            </w:r>
                            <w:r>
                              <w:rPr>
                                <w:i/>
                                <w:lang w:val="en-US"/>
                              </w:rPr>
                              <w:t xml:space="preserve"> </w:t>
                            </w:r>
                            <w:r>
                              <w:rPr>
                                <w:lang w:val="en-US"/>
                              </w:rPr>
                              <w:t>g</w:t>
                            </w:r>
                            <w:r w:rsidRPr="0081409B">
                              <w:rPr>
                                <w:lang w:val="en-US"/>
                              </w:rPr>
                              <w:t>)</w:t>
                            </w:r>
                            <w:r>
                              <w:rPr>
                                <w:lang w:val="en-US"/>
                              </w:rPr>
                              <w:t xml:space="preserve"> </w:t>
                            </w:r>
                            <w:r w:rsidR="00FA6B91">
                              <w:rPr>
                                <w:i/>
                                <w:lang w:val="en-US"/>
                              </w:rPr>
                              <w:t>Micropteropus pusillus</w:t>
                            </w:r>
                            <w:r w:rsidR="00194D6A">
                              <w:rPr>
                                <w:i/>
                                <w:lang w:val="en-US"/>
                              </w:rPr>
                              <w:t xml:space="preserve">               </w:t>
                            </w:r>
                            <w:r w:rsidR="00012AB6">
                              <w:rPr>
                                <w:i/>
                                <w:lang w:val="en-US"/>
                              </w:rPr>
                              <w:t xml:space="preserve"> </w:t>
                            </w:r>
                            <w:r>
                              <w:rPr>
                                <w:lang w:val="en-US"/>
                              </w:rPr>
                              <w:t>h</w:t>
                            </w:r>
                            <w:r w:rsidRPr="0081409B">
                              <w:rPr>
                                <w:lang w:val="en-US"/>
                              </w:rPr>
                              <w:t xml:space="preserve">) </w:t>
                            </w:r>
                            <w:r w:rsidR="00FA6B91">
                              <w:rPr>
                                <w:i/>
                                <w:lang w:val="en-US"/>
                              </w:rPr>
                              <w:t>Mops condylurus</w:t>
                            </w:r>
                            <w:r>
                              <w:rPr>
                                <w:i/>
                                <w:lang w:val="en-US"/>
                              </w:rPr>
                              <w:tab/>
                            </w:r>
                            <w:r w:rsidR="00194D6A">
                              <w:rPr>
                                <w:i/>
                                <w:lang w:val="en-US"/>
                              </w:rPr>
                              <w:t xml:space="preserve">              </w:t>
                            </w:r>
                            <w:r>
                              <w:rPr>
                                <w:i/>
                                <w:lang w:val="en-US"/>
                              </w:rPr>
                              <w:t xml:space="preserve">   </w:t>
                            </w:r>
                            <w:r>
                              <w:rPr>
                                <w:rStyle w:val="genus"/>
                                <w:lang w:val="en-US"/>
                              </w:rPr>
                              <w:t>i</w:t>
                            </w:r>
                            <w:r w:rsidRPr="00AA75F7">
                              <w:rPr>
                                <w:rStyle w:val="genus"/>
                                <w:lang w:val="en-US"/>
                              </w:rPr>
                              <w:t xml:space="preserve">) </w:t>
                            </w:r>
                            <w:r w:rsidR="00FA6B91" w:rsidRPr="00100BCC">
                              <w:rPr>
                                <w:i/>
                                <w:lang w:val="en-US"/>
                              </w:rPr>
                              <w:t>Rousettus aegyptiacus</w:t>
                            </w:r>
                          </w:p>
                        </w:txbxContent>
                      </v:textbox>
                    </v:shape>
                  </v:group>
                  <v:group id="Gruppieren 31" o:spid="_x0000_s1031" style="position:absolute;left:1333;width:102071;height:39302" coordsize="102070,3930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">
                    <v:shapetype id="_x0000_t75" coordsize="21600,21600" o:spt="75" o:preferrelative="t" path="m@4@5l@4@11@9@11@9@5xe" filled="f" stroked="f">
                      <v:stroke joinstyle="miter"/>
                      <v:formulas>
                        <v:f eqn="if lineDrawn pixelLineWidth 0"/>
                        <v:f eqn="sum @0 1 0"/>
                        <v:f eqn="sum 0 0 @1"/>
                        <v:f eqn="prod @2 1 2"/>
                        <v:f eqn="prod @3 21600 pixelWidth"/>
                        <v:f eqn="prod @3 21600 pixelHeight"/>
                        <v:f eqn="sum @0 0 1"/>
                        <v:f eqn="prod @6 1 2"/>
                        <v:f eqn="prod @7 21600 pixelWidth"/>
                        <v:f eqn="sum @8 21600 0"/>
                        <v:f eqn="prod @7 21600 pixelHeight"/>
                        <v:f eqn="sum @10 21600 0"/>
                      </v:formulas>
                      <v:path o:extrusionok="f" gradientshapeok="t" o:connecttype="rect"/>
                      <o:lock v:ext="edit" aspectratio="t"/>
                    </v:shapetype>
                    <v:shape id="Grafik 22" o:spid="_x0000_s1032" type="#_x0000_t75" style="position:absolute;left:20232;top:22092;width:19659;height:171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" stroked="t" strokecolor="black [3213]" strokeweight="1pt">
                      <v:imagedata r:id="rId18" o:title=""/>
                      <v:path arrowok="t"/>
                    </v:shape>
                    <v:shape id="Grafik 24" o:spid="_x0000_s1033" type="#_x0000_t75" style="position:absolute;left:82235;top:21922;width:19835;height:173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" stroked="t" strokecolor="black [3213]" strokeweight="1pt">
                      <v:imagedata r:id="rId19" o:title="" gain="109227f" blacklevel="-6554f"/>
                      <v:path arrowok="t"/>
                    </v:shape>
                    <v:shape id="Grafik 16" o:spid="_x0000_s1034" type="#_x0000_t75" style="position:absolute;left:61450;top:21922;width:19908;height:1729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" stroked="t" strokecolor="black [3213]" strokeweight="1pt">
                      <v:imagedata r:id="rId20" o:title="" gain="109227f" blacklevel="-6554f"/>
                      <v:path arrowok="t"/>
                    </v:shape>
                    <v:shape id="Grafik 15" o:spid="_x0000_s1035" type="#_x0000_t75" style="position:absolute;left:40674;top:21922;width:19939;height:1733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" stroked="t" strokecolor="black [3213]" strokeweight="1pt">
                      <v:imagedata r:id="rId21" o:title="" gain="109227f" blacklevel="-6554f"/>
                      <v:path arrowok="t"/>
                    </v:shape>
                    <v:shape id="Grafik 9" o:spid="_x0000_s1036" type="#_x0000_t75" style="position:absolute;left:9;top:21855;width:19395;height:1734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" stroked="t" strokecolor="black [3213]" strokeweight="1pt">
                      <v:imagedata r:id="rId22" o:title="" gain="109227f" blacklevel="-6554f"/>
                      <v:path arrowok="t"/>
                    </v:shape>
                    <v:shape id="Grafik 7" o:spid="_x0000_s1037" type="#_x0000_t75" style="position:absolute;left:61951;width:19926;height:1734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" stroked="t" strokecolor="black [3213]" strokeweight="1pt">
                      <v:imagedata r:id="rId23" o:title="" gain="109227f" blacklevel="-6554f"/>
                      <v:path arrowok="t"/>
                    </v:shape>
                    <v:shape id="Grafik 10" o:spid="_x0000_s1038" type="#_x0000_t75" style="position:absolute;width:19805;height:172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" stroked="t" strokecolor="black [3213]" strokeweight="1pt">
                      <v:imagedata r:id="rId24" o:title="" gain="109227f" blacklevel="-6554f"/>
                      <v:path arrowok="t"/>
                    </v:shape>
                    <v:shape id="Grafik 30" o:spid="_x0000_s1039" type="#_x0000_t75" style="position:absolute;left:20478;width:20003;height:1720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" stroked="t" strokecolor="black [3213]" strokeweight="1pt">
                      <v:imagedata r:id="rId25" o:title=""/>
                      <v:path arrowok="t"/>
                    </v:shape>
                  </v:group>
                </v:group>
                <v:shape id="Grafik 33" o:spid="_x0000_s1040" type="#_x0000_t75" style="position:absolute;left:42481;width:19996;height:1737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" stroked="t" strokecolor="black [3213]" strokeweight="1pt">
                  <v:imagedata r:id="rId26" o:title=""/>
                  <v:path arrowok="t"/>
                </v:shape>
                <w10:wrap type="square" anchorx="margin" anchory="margin"/>
              </v:group>
            </w:pict>
          </mc:Fallback>
        </mc:AlternateContent>
      </w:r>
      <w:bookmarkStart w:id="0" w:name="_GoBack"/>
    </w:p>
    <w:p w14:paraId="623F1D67" w14:textId="16B37AAC" w:rsidR="00E15D14" w:rsidRPr="00B72096" w:rsidRDefault="00E15D14" w:rsidP="00FB1EB1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bookmarkEnd w:id="0"/>
    <w:p w14:paraId="0A8DED16" w14:textId="0BE7B083" w:rsidR="00E15D14" w:rsidRPr="00B72096" w:rsidRDefault="00E15D14" w:rsidP="00FB1EB1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341C662C" w14:textId="31B76AFA" w:rsidR="00E15D14" w:rsidRPr="00B72096" w:rsidRDefault="00E15D14" w:rsidP="00FB1EB1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7F0108FF" w14:textId="3635D729" w:rsidR="00FA6B91" w:rsidRDefault="00E15D14" w:rsidP="00084607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lang w:val="en-US"/>
        </w:rPr>
      </w:pPr>
      <w:r w:rsidRPr="00B72096">
        <w:rPr>
          <w:rFonts w:ascii="Times New Roman" w:hAnsi="Times New Roman" w:cs="Times New Roman"/>
          <w:noProof/>
          <w:lang w:val="en-GB" w:eastAsia="en-GB"/>
        </w:rPr>
        <w:t xml:space="preserve"> </w:t>
      </w:r>
    </w:p>
    <w:p w14:paraId="7AC2686D" w14:textId="47B9F849" w:rsidR="008C6EAA" w:rsidRPr="00B72096" w:rsidRDefault="008C6EAA" w:rsidP="008C6EAA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B72096">
        <w:rPr>
          <w:rFonts w:ascii="Times New Roman" w:hAnsi="Times New Roman" w:cs="Times New Roman"/>
          <w:b/>
          <w:sz w:val="24"/>
          <w:szCs w:val="24"/>
          <w:lang w:val="en-GB"/>
        </w:rPr>
        <w:t xml:space="preserve">Supplementary </w:t>
      </w:r>
      <w:r w:rsidR="005F186C" w:rsidRPr="00B72096">
        <w:rPr>
          <w:rFonts w:ascii="Times New Roman" w:hAnsi="Times New Roman" w:cs="Times New Roman"/>
          <w:b/>
          <w:sz w:val="24"/>
          <w:szCs w:val="24"/>
          <w:lang w:val="en-GB"/>
        </w:rPr>
        <w:t>material</w:t>
      </w:r>
      <w:r w:rsidRPr="00B72096">
        <w:rPr>
          <w:rFonts w:ascii="Times New Roman" w:hAnsi="Times New Roman" w:cs="Times New Roman"/>
          <w:b/>
          <w:sz w:val="24"/>
          <w:szCs w:val="24"/>
          <w:lang w:val="en-GB"/>
        </w:rPr>
        <w:t xml:space="preserve"> S4: Variable Importance and AUC values of the models for the </w:t>
      </w:r>
      <w:r w:rsidR="00C249CC" w:rsidRPr="00B72096">
        <w:rPr>
          <w:rFonts w:ascii="Times New Roman" w:hAnsi="Times New Roman" w:cs="Times New Roman"/>
          <w:b/>
          <w:sz w:val="24"/>
          <w:szCs w:val="24"/>
          <w:lang w:val="en-GB"/>
        </w:rPr>
        <w:t>nine</w:t>
      </w:r>
      <w:r w:rsidRPr="00B72096">
        <w:rPr>
          <w:rFonts w:ascii="Times New Roman" w:hAnsi="Times New Roman" w:cs="Times New Roman"/>
          <w:b/>
          <w:sz w:val="24"/>
          <w:szCs w:val="24"/>
          <w:lang w:val="en-GB"/>
        </w:rPr>
        <w:t xml:space="preserve"> bat species. </w:t>
      </w:r>
      <w:r w:rsidRPr="00B72096">
        <w:rPr>
          <w:rFonts w:ascii="Times New Roman" w:eastAsia="Calibri" w:hAnsi="Times New Roman" w:cs="Times New Roman"/>
          <w:sz w:val="24"/>
          <w:szCs w:val="24"/>
          <w:lang w:val="en-GB"/>
        </w:rPr>
        <w:t>We used a maximum entropy approach conducted in the freeware MaxEnt</w:t>
      </w:r>
      <w:r w:rsidRPr="00B72096">
        <w:rPr>
          <w:rFonts w:ascii="Times New Roman" w:eastAsia="Calibri" w:hAnsi="Times New Roman" w:cs="Times New Roman"/>
          <w:sz w:val="24"/>
          <w:szCs w:val="24"/>
          <w:lang w:val="en-GB"/>
        </w:rPr>
        <w:fldChar w:fldCharType="begin" w:fldLock="1"/>
      </w:r>
      <w:r w:rsidRPr="00B72096">
        <w:rPr>
          <w:rFonts w:ascii="Times New Roman" w:eastAsia="Calibri" w:hAnsi="Times New Roman" w:cs="Times New Roman"/>
          <w:sz w:val="24"/>
          <w:szCs w:val="24"/>
          <w:lang w:val="en-GB"/>
        </w:rPr>
        <w:instrText>ADDIN CSL_CITATION {"citationItems":[{"id":"ITEM-1","itemData":{"author":[{"dropping-particle":"","family":"Phillips","given":"Steven J.","non-dropping-particle":"","parse-names":false,"suffix":""},{"dropping-particle":"","family":"Dudík","given":"Miroslav","non-dropping-particle":"","parse-names":false,"suffix":""},{"dropping-particle":"","family":"Schapire","given":"Robert E.","non-dropping-particle":"","parse-names":false,"suffix":""}],"id":"ITEM-1","issued":{"date-parts":[["2017"]]},"title":"[Internet] Maxent software for modeling species niches and distributions (Version 3.4.1). Available from url: http://biodiversityinformatics.amnh.org/open_source/maxent/. Accessed in 2019.","type":"article"},"uris":["http://www.mendeley.com/documents/?uuid=3dae211d-4029-44df-9089-a9bd895aaa29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</w:r>
      <w:r w:rsidRPr="00B72096">
        <w:rPr>
          <w:rFonts w:ascii="Times New Roman" w:eastAsia="Calibri" w:hAnsi="Times New Roman" w:cs="Times New Roman"/>
          <w:sz w:val="24"/>
          <w:szCs w:val="24"/>
          <w:lang w:val="en-GB"/>
        </w:rPr>
        <w:fldChar w:fldCharType="separate"/>
      </w:r>
      <w:r w:rsidRPr="00B72096">
        <w:rPr>
          <w:rFonts w:ascii="Times New Roman" w:eastAsia="Calibri" w:hAnsi="Times New Roman" w:cs="Times New Roman"/>
          <w:noProof/>
          <w:sz w:val="24"/>
          <w:szCs w:val="24"/>
          <w:vertAlign w:val="superscript"/>
          <w:lang w:val="en-GB"/>
        </w:rPr>
        <w:t>5</w:t>
      </w:r>
      <w:r w:rsidRPr="00B72096">
        <w:rPr>
          <w:rFonts w:ascii="Times New Roman" w:eastAsia="Calibri" w:hAnsi="Times New Roman" w:cs="Times New Roman"/>
          <w:sz w:val="24"/>
          <w:szCs w:val="24"/>
          <w:lang w:val="en-GB"/>
        </w:rPr>
        <w:fldChar w:fldCharType="end"/>
      </w:r>
      <w:r w:rsidRPr="00B7209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to model the habitat suitability for the </w:t>
      </w:r>
      <w:r w:rsidR="00772480" w:rsidRPr="00B7209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nine </w:t>
      </w:r>
      <w:r w:rsidRPr="00B72096">
        <w:rPr>
          <w:rFonts w:ascii="Times New Roman" w:eastAsia="Calibri" w:hAnsi="Times New Roman" w:cs="Times New Roman"/>
          <w:sz w:val="24"/>
          <w:szCs w:val="24"/>
          <w:lang w:val="en-GB"/>
        </w:rPr>
        <w:t>bat species.</w:t>
      </w:r>
    </w:p>
    <w:tbl>
      <w:tblPr>
        <w:tblStyle w:val="Gitternetztabelle1hell"/>
        <w:tblW w:w="15015" w:type="dxa"/>
        <w:tblLook w:val="04A0" w:firstRow="1" w:lastRow="0" w:firstColumn="1" w:lastColumn="0" w:noHBand="0" w:noVBand="1"/>
      </w:tblPr>
      <w:tblGrid>
        <w:gridCol w:w="1072"/>
        <w:gridCol w:w="539"/>
        <w:gridCol w:w="674"/>
        <w:gridCol w:w="849"/>
        <w:gridCol w:w="674"/>
        <w:gridCol w:w="848"/>
        <w:gridCol w:w="625"/>
        <w:gridCol w:w="848"/>
        <w:gridCol w:w="625"/>
        <w:gridCol w:w="848"/>
        <w:gridCol w:w="625"/>
        <w:gridCol w:w="848"/>
        <w:gridCol w:w="673"/>
        <w:gridCol w:w="848"/>
        <w:gridCol w:w="625"/>
        <w:gridCol w:w="848"/>
        <w:gridCol w:w="625"/>
        <w:gridCol w:w="848"/>
        <w:gridCol w:w="625"/>
        <w:gridCol w:w="848"/>
      </w:tblGrid>
      <w:tr w:rsidR="008C6EAA" w:rsidRPr="00B72096" w14:paraId="5E8D2A8F" w14:textId="77777777" w:rsidTr="00C249C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2" w:type="dxa"/>
            <w:noWrap/>
            <w:hideMark/>
          </w:tcPr>
          <w:p w14:paraId="0F2D1BDC" w14:textId="77777777" w:rsidR="008C6EAA" w:rsidRPr="00B72096" w:rsidRDefault="008C6EAA" w:rsidP="0055327A">
            <w:pPr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Species</w:t>
            </w:r>
          </w:p>
        </w:tc>
        <w:tc>
          <w:tcPr>
            <w:tcW w:w="539" w:type="dxa"/>
            <w:noWrap/>
            <w:hideMark/>
          </w:tcPr>
          <w:p w14:paraId="50926D82" w14:textId="77777777" w:rsidR="008C6EAA" w:rsidRPr="00B72096" w:rsidRDefault="008C6EAA" w:rsidP="0055327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AUC</w:t>
            </w:r>
          </w:p>
        </w:tc>
        <w:tc>
          <w:tcPr>
            <w:tcW w:w="674" w:type="dxa"/>
            <w:noWrap/>
            <w:hideMark/>
          </w:tcPr>
          <w:p w14:paraId="1C8002F9" w14:textId="77777777" w:rsidR="008C6EAA" w:rsidRPr="00B72096" w:rsidRDefault="008C6EAA" w:rsidP="0055327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Variable</w:t>
            </w:r>
          </w:p>
        </w:tc>
        <w:tc>
          <w:tcPr>
            <w:tcW w:w="849" w:type="dxa"/>
            <w:noWrap/>
            <w:hideMark/>
          </w:tcPr>
          <w:p w14:paraId="75FECFC3" w14:textId="77777777" w:rsidR="008C6EAA" w:rsidRPr="00B72096" w:rsidRDefault="008C6EAA" w:rsidP="0055327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Contribution</w:t>
            </w:r>
          </w:p>
        </w:tc>
        <w:tc>
          <w:tcPr>
            <w:tcW w:w="674" w:type="dxa"/>
            <w:noWrap/>
            <w:hideMark/>
          </w:tcPr>
          <w:p w14:paraId="4B756CB7" w14:textId="77777777" w:rsidR="008C6EAA" w:rsidRPr="00B72096" w:rsidRDefault="008C6EAA" w:rsidP="0055327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Variable</w:t>
            </w:r>
          </w:p>
        </w:tc>
        <w:tc>
          <w:tcPr>
            <w:tcW w:w="848" w:type="dxa"/>
            <w:noWrap/>
            <w:hideMark/>
          </w:tcPr>
          <w:p w14:paraId="72D89280" w14:textId="77777777" w:rsidR="008C6EAA" w:rsidRPr="00B72096" w:rsidRDefault="008C6EAA" w:rsidP="0055327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Contribution</w:t>
            </w:r>
          </w:p>
        </w:tc>
        <w:tc>
          <w:tcPr>
            <w:tcW w:w="625" w:type="dxa"/>
            <w:noWrap/>
            <w:hideMark/>
          </w:tcPr>
          <w:p w14:paraId="79793986" w14:textId="77777777" w:rsidR="008C6EAA" w:rsidRPr="00B72096" w:rsidRDefault="008C6EAA" w:rsidP="0055327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Variable</w:t>
            </w:r>
          </w:p>
        </w:tc>
        <w:tc>
          <w:tcPr>
            <w:tcW w:w="848" w:type="dxa"/>
            <w:noWrap/>
            <w:hideMark/>
          </w:tcPr>
          <w:p w14:paraId="3AA0C1CA" w14:textId="77777777" w:rsidR="008C6EAA" w:rsidRPr="00B72096" w:rsidRDefault="008C6EAA" w:rsidP="0055327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Contribution</w:t>
            </w:r>
          </w:p>
        </w:tc>
        <w:tc>
          <w:tcPr>
            <w:tcW w:w="625" w:type="dxa"/>
            <w:noWrap/>
            <w:hideMark/>
          </w:tcPr>
          <w:p w14:paraId="443742D1" w14:textId="77777777" w:rsidR="008C6EAA" w:rsidRPr="00B72096" w:rsidRDefault="008C6EAA" w:rsidP="0055327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Variable</w:t>
            </w:r>
          </w:p>
        </w:tc>
        <w:tc>
          <w:tcPr>
            <w:tcW w:w="848" w:type="dxa"/>
            <w:noWrap/>
            <w:hideMark/>
          </w:tcPr>
          <w:p w14:paraId="170B1D00" w14:textId="77777777" w:rsidR="008C6EAA" w:rsidRPr="00B72096" w:rsidRDefault="008C6EAA" w:rsidP="0055327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Contribution</w:t>
            </w:r>
          </w:p>
        </w:tc>
        <w:tc>
          <w:tcPr>
            <w:tcW w:w="625" w:type="dxa"/>
            <w:noWrap/>
            <w:hideMark/>
          </w:tcPr>
          <w:p w14:paraId="20645102" w14:textId="77777777" w:rsidR="008C6EAA" w:rsidRPr="00B72096" w:rsidRDefault="008C6EAA" w:rsidP="0055327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Variable</w:t>
            </w:r>
          </w:p>
        </w:tc>
        <w:tc>
          <w:tcPr>
            <w:tcW w:w="848" w:type="dxa"/>
            <w:noWrap/>
            <w:hideMark/>
          </w:tcPr>
          <w:p w14:paraId="4384828F" w14:textId="77777777" w:rsidR="008C6EAA" w:rsidRPr="00B72096" w:rsidRDefault="008C6EAA" w:rsidP="0055327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Contribution</w:t>
            </w:r>
          </w:p>
        </w:tc>
        <w:tc>
          <w:tcPr>
            <w:tcW w:w="673" w:type="dxa"/>
            <w:noWrap/>
            <w:hideMark/>
          </w:tcPr>
          <w:p w14:paraId="4D9170B4" w14:textId="77777777" w:rsidR="008C6EAA" w:rsidRPr="00B72096" w:rsidRDefault="008C6EAA" w:rsidP="0055327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Variable</w:t>
            </w:r>
          </w:p>
        </w:tc>
        <w:tc>
          <w:tcPr>
            <w:tcW w:w="848" w:type="dxa"/>
            <w:noWrap/>
            <w:hideMark/>
          </w:tcPr>
          <w:p w14:paraId="5F9D918A" w14:textId="77777777" w:rsidR="008C6EAA" w:rsidRPr="00B72096" w:rsidRDefault="008C6EAA" w:rsidP="0055327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Contribution</w:t>
            </w:r>
          </w:p>
        </w:tc>
        <w:tc>
          <w:tcPr>
            <w:tcW w:w="625" w:type="dxa"/>
            <w:noWrap/>
            <w:hideMark/>
          </w:tcPr>
          <w:p w14:paraId="3AE54768" w14:textId="77777777" w:rsidR="008C6EAA" w:rsidRPr="00B72096" w:rsidRDefault="008C6EAA" w:rsidP="0055327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Variable</w:t>
            </w:r>
          </w:p>
        </w:tc>
        <w:tc>
          <w:tcPr>
            <w:tcW w:w="848" w:type="dxa"/>
            <w:noWrap/>
            <w:hideMark/>
          </w:tcPr>
          <w:p w14:paraId="08F12652" w14:textId="77777777" w:rsidR="008C6EAA" w:rsidRPr="00B72096" w:rsidRDefault="008C6EAA" w:rsidP="0055327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Contribution</w:t>
            </w:r>
          </w:p>
        </w:tc>
        <w:tc>
          <w:tcPr>
            <w:tcW w:w="625" w:type="dxa"/>
            <w:noWrap/>
            <w:hideMark/>
          </w:tcPr>
          <w:p w14:paraId="2657BA7C" w14:textId="77777777" w:rsidR="008C6EAA" w:rsidRPr="00B72096" w:rsidRDefault="008C6EAA" w:rsidP="0055327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Variable</w:t>
            </w:r>
          </w:p>
        </w:tc>
        <w:tc>
          <w:tcPr>
            <w:tcW w:w="848" w:type="dxa"/>
            <w:noWrap/>
            <w:hideMark/>
          </w:tcPr>
          <w:p w14:paraId="0E99DE59" w14:textId="77777777" w:rsidR="008C6EAA" w:rsidRPr="00B72096" w:rsidRDefault="008C6EAA" w:rsidP="0055327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Contribution</w:t>
            </w:r>
          </w:p>
        </w:tc>
        <w:tc>
          <w:tcPr>
            <w:tcW w:w="625" w:type="dxa"/>
            <w:noWrap/>
            <w:hideMark/>
          </w:tcPr>
          <w:p w14:paraId="3FF3B1C2" w14:textId="77777777" w:rsidR="008C6EAA" w:rsidRPr="00B72096" w:rsidRDefault="008C6EAA" w:rsidP="0055327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Variable</w:t>
            </w:r>
          </w:p>
        </w:tc>
        <w:tc>
          <w:tcPr>
            <w:tcW w:w="848" w:type="dxa"/>
            <w:noWrap/>
            <w:hideMark/>
          </w:tcPr>
          <w:p w14:paraId="02F72683" w14:textId="77777777" w:rsidR="008C6EAA" w:rsidRPr="00B72096" w:rsidRDefault="008C6EAA" w:rsidP="0055327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Contribution</w:t>
            </w:r>
          </w:p>
        </w:tc>
      </w:tr>
      <w:tr w:rsidR="00C249CC" w:rsidRPr="00B72096" w14:paraId="03813452" w14:textId="77777777" w:rsidTr="00C249CC">
        <w:trPr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2" w:type="dxa"/>
            <w:noWrap/>
          </w:tcPr>
          <w:p w14:paraId="4F834F95" w14:textId="395C8AB7" w:rsidR="00C249CC" w:rsidRPr="00B72096" w:rsidRDefault="00C249CC" w:rsidP="0055327A">
            <w:pPr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i/>
                <w:iCs/>
                <w:color w:val="000000"/>
                <w:sz w:val="10"/>
                <w:szCs w:val="10"/>
                <w:lang w:val="en-GB" w:eastAsia="de-DE"/>
              </w:rPr>
              <w:t>Epomops franqueti</w:t>
            </w:r>
          </w:p>
        </w:tc>
        <w:tc>
          <w:tcPr>
            <w:tcW w:w="539" w:type="dxa"/>
            <w:noWrap/>
          </w:tcPr>
          <w:p w14:paraId="7B90F5F2" w14:textId="2E4258F6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0,9352</w:t>
            </w:r>
          </w:p>
        </w:tc>
        <w:tc>
          <w:tcPr>
            <w:tcW w:w="674" w:type="dxa"/>
            <w:noWrap/>
          </w:tcPr>
          <w:p w14:paraId="0338378F" w14:textId="425B9DF9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landcover</w:t>
            </w:r>
          </w:p>
        </w:tc>
        <w:tc>
          <w:tcPr>
            <w:tcW w:w="849" w:type="dxa"/>
            <w:noWrap/>
          </w:tcPr>
          <w:p w14:paraId="1EB81921" w14:textId="4FC833AC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40,44</w:t>
            </w:r>
          </w:p>
        </w:tc>
        <w:tc>
          <w:tcPr>
            <w:tcW w:w="674" w:type="dxa"/>
            <w:noWrap/>
          </w:tcPr>
          <w:p w14:paraId="17A8D8F7" w14:textId="4E731BA2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4</w:t>
            </w:r>
          </w:p>
        </w:tc>
        <w:tc>
          <w:tcPr>
            <w:tcW w:w="848" w:type="dxa"/>
            <w:noWrap/>
          </w:tcPr>
          <w:p w14:paraId="43983B45" w14:textId="30F80100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30,88</w:t>
            </w:r>
          </w:p>
        </w:tc>
        <w:tc>
          <w:tcPr>
            <w:tcW w:w="625" w:type="dxa"/>
            <w:noWrap/>
          </w:tcPr>
          <w:p w14:paraId="4226A11B" w14:textId="354B2D19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5</w:t>
            </w:r>
          </w:p>
        </w:tc>
        <w:tc>
          <w:tcPr>
            <w:tcW w:w="848" w:type="dxa"/>
            <w:noWrap/>
          </w:tcPr>
          <w:p w14:paraId="5EFF56E2" w14:textId="200DF898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11,4</w:t>
            </w:r>
          </w:p>
        </w:tc>
        <w:tc>
          <w:tcPr>
            <w:tcW w:w="625" w:type="dxa"/>
            <w:noWrap/>
          </w:tcPr>
          <w:p w14:paraId="04B50049" w14:textId="530690E5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6</w:t>
            </w:r>
          </w:p>
        </w:tc>
        <w:tc>
          <w:tcPr>
            <w:tcW w:w="848" w:type="dxa"/>
            <w:noWrap/>
          </w:tcPr>
          <w:p w14:paraId="2ED89E61" w14:textId="3DF18B71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5,83</w:t>
            </w:r>
          </w:p>
        </w:tc>
        <w:tc>
          <w:tcPr>
            <w:tcW w:w="625" w:type="dxa"/>
            <w:noWrap/>
          </w:tcPr>
          <w:p w14:paraId="4740A902" w14:textId="767F3741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5</w:t>
            </w:r>
          </w:p>
        </w:tc>
        <w:tc>
          <w:tcPr>
            <w:tcW w:w="848" w:type="dxa"/>
            <w:noWrap/>
          </w:tcPr>
          <w:p w14:paraId="16A08D4B" w14:textId="0977A437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5,13</w:t>
            </w:r>
          </w:p>
        </w:tc>
        <w:tc>
          <w:tcPr>
            <w:tcW w:w="673" w:type="dxa"/>
            <w:noWrap/>
          </w:tcPr>
          <w:p w14:paraId="28592860" w14:textId="4DE37F29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4</w:t>
            </w:r>
          </w:p>
        </w:tc>
        <w:tc>
          <w:tcPr>
            <w:tcW w:w="848" w:type="dxa"/>
            <w:noWrap/>
          </w:tcPr>
          <w:p w14:paraId="7F6EB234" w14:textId="2B92360A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2,94</w:t>
            </w:r>
          </w:p>
        </w:tc>
        <w:tc>
          <w:tcPr>
            <w:tcW w:w="625" w:type="dxa"/>
            <w:noWrap/>
          </w:tcPr>
          <w:p w14:paraId="54B77218" w14:textId="232FF7EC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2</w:t>
            </w:r>
          </w:p>
        </w:tc>
        <w:tc>
          <w:tcPr>
            <w:tcW w:w="848" w:type="dxa"/>
            <w:noWrap/>
          </w:tcPr>
          <w:p w14:paraId="1CA0F0A4" w14:textId="0246EDDB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2,14</w:t>
            </w:r>
          </w:p>
        </w:tc>
        <w:tc>
          <w:tcPr>
            <w:tcW w:w="625" w:type="dxa"/>
            <w:noWrap/>
          </w:tcPr>
          <w:p w14:paraId="653C88F6" w14:textId="761FAB38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1</w:t>
            </w:r>
          </w:p>
        </w:tc>
        <w:tc>
          <w:tcPr>
            <w:tcW w:w="848" w:type="dxa"/>
            <w:noWrap/>
          </w:tcPr>
          <w:p w14:paraId="5E5F26D9" w14:textId="37F87A2F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0,69</w:t>
            </w:r>
          </w:p>
        </w:tc>
        <w:tc>
          <w:tcPr>
            <w:tcW w:w="625" w:type="dxa"/>
            <w:noWrap/>
          </w:tcPr>
          <w:p w14:paraId="036238BD" w14:textId="52742AC6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3</w:t>
            </w:r>
          </w:p>
        </w:tc>
        <w:tc>
          <w:tcPr>
            <w:tcW w:w="848" w:type="dxa"/>
            <w:noWrap/>
          </w:tcPr>
          <w:p w14:paraId="6A275F55" w14:textId="4D99D5A1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0,54</w:t>
            </w:r>
          </w:p>
        </w:tc>
      </w:tr>
      <w:tr w:rsidR="00C249CC" w:rsidRPr="00B72096" w14:paraId="52587549" w14:textId="77777777" w:rsidTr="00C249CC">
        <w:trPr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2" w:type="dxa"/>
            <w:noWrap/>
          </w:tcPr>
          <w:p w14:paraId="7160B2D8" w14:textId="291F2B52" w:rsidR="00C249CC" w:rsidRPr="00B72096" w:rsidRDefault="00C249CC" w:rsidP="0055327A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i/>
                <w:iCs/>
                <w:color w:val="000000"/>
                <w:sz w:val="10"/>
                <w:szCs w:val="10"/>
                <w:lang w:val="en-GB" w:eastAsia="de-DE"/>
              </w:rPr>
              <w:t>Hypsignathus monstrosus</w:t>
            </w:r>
          </w:p>
        </w:tc>
        <w:tc>
          <w:tcPr>
            <w:tcW w:w="539" w:type="dxa"/>
            <w:noWrap/>
          </w:tcPr>
          <w:p w14:paraId="25B9F39E" w14:textId="2BCDBD9C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0,9381</w:t>
            </w:r>
          </w:p>
        </w:tc>
        <w:tc>
          <w:tcPr>
            <w:tcW w:w="674" w:type="dxa"/>
            <w:noWrap/>
          </w:tcPr>
          <w:p w14:paraId="69C3C4A5" w14:textId="0EEFD4D4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4</w:t>
            </w:r>
          </w:p>
        </w:tc>
        <w:tc>
          <w:tcPr>
            <w:tcW w:w="849" w:type="dxa"/>
            <w:noWrap/>
          </w:tcPr>
          <w:p w14:paraId="165BDC63" w14:textId="21C4839D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35,88</w:t>
            </w:r>
          </w:p>
        </w:tc>
        <w:tc>
          <w:tcPr>
            <w:tcW w:w="674" w:type="dxa"/>
            <w:noWrap/>
          </w:tcPr>
          <w:p w14:paraId="5D2291C3" w14:textId="0AF9D32A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landcover</w:t>
            </w:r>
          </w:p>
        </w:tc>
        <w:tc>
          <w:tcPr>
            <w:tcW w:w="848" w:type="dxa"/>
            <w:noWrap/>
          </w:tcPr>
          <w:p w14:paraId="123ED0D7" w14:textId="2D269D6B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27,51</w:t>
            </w:r>
          </w:p>
        </w:tc>
        <w:tc>
          <w:tcPr>
            <w:tcW w:w="625" w:type="dxa"/>
            <w:noWrap/>
          </w:tcPr>
          <w:p w14:paraId="0EDE8A45" w14:textId="3D71DD53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2</w:t>
            </w:r>
          </w:p>
        </w:tc>
        <w:tc>
          <w:tcPr>
            <w:tcW w:w="848" w:type="dxa"/>
            <w:noWrap/>
          </w:tcPr>
          <w:p w14:paraId="0A6B3B75" w14:textId="54448F9E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9,45</w:t>
            </w:r>
          </w:p>
        </w:tc>
        <w:tc>
          <w:tcPr>
            <w:tcW w:w="625" w:type="dxa"/>
            <w:noWrap/>
          </w:tcPr>
          <w:p w14:paraId="4ED4A86E" w14:textId="654691C3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4</w:t>
            </w:r>
          </w:p>
        </w:tc>
        <w:tc>
          <w:tcPr>
            <w:tcW w:w="848" w:type="dxa"/>
            <w:noWrap/>
          </w:tcPr>
          <w:p w14:paraId="4F4E7540" w14:textId="5F52DF39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8,88</w:t>
            </w:r>
          </w:p>
        </w:tc>
        <w:tc>
          <w:tcPr>
            <w:tcW w:w="625" w:type="dxa"/>
            <w:noWrap/>
          </w:tcPr>
          <w:p w14:paraId="0FF50AAB" w14:textId="094A7171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6</w:t>
            </w:r>
          </w:p>
        </w:tc>
        <w:tc>
          <w:tcPr>
            <w:tcW w:w="848" w:type="dxa"/>
            <w:noWrap/>
          </w:tcPr>
          <w:p w14:paraId="46A7039C" w14:textId="07EEA677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6,50</w:t>
            </w:r>
          </w:p>
        </w:tc>
        <w:tc>
          <w:tcPr>
            <w:tcW w:w="673" w:type="dxa"/>
            <w:noWrap/>
          </w:tcPr>
          <w:p w14:paraId="10424813" w14:textId="6974CF5C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5</w:t>
            </w:r>
          </w:p>
        </w:tc>
        <w:tc>
          <w:tcPr>
            <w:tcW w:w="848" w:type="dxa"/>
            <w:noWrap/>
          </w:tcPr>
          <w:p w14:paraId="59D3B08E" w14:textId="4143FC1A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6,05</w:t>
            </w:r>
          </w:p>
        </w:tc>
        <w:tc>
          <w:tcPr>
            <w:tcW w:w="625" w:type="dxa"/>
            <w:noWrap/>
          </w:tcPr>
          <w:p w14:paraId="29292582" w14:textId="682B38B3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5</w:t>
            </w:r>
          </w:p>
        </w:tc>
        <w:tc>
          <w:tcPr>
            <w:tcW w:w="848" w:type="dxa"/>
            <w:noWrap/>
          </w:tcPr>
          <w:p w14:paraId="2A90B19D" w14:textId="5D2B2143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3,73</w:t>
            </w:r>
          </w:p>
        </w:tc>
        <w:tc>
          <w:tcPr>
            <w:tcW w:w="625" w:type="dxa"/>
            <w:noWrap/>
          </w:tcPr>
          <w:p w14:paraId="0BFA8F28" w14:textId="5AA7F94E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1</w:t>
            </w:r>
          </w:p>
        </w:tc>
        <w:tc>
          <w:tcPr>
            <w:tcW w:w="848" w:type="dxa"/>
            <w:noWrap/>
          </w:tcPr>
          <w:p w14:paraId="2652B113" w14:textId="791409BD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1,69</w:t>
            </w:r>
          </w:p>
        </w:tc>
        <w:tc>
          <w:tcPr>
            <w:tcW w:w="625" w:type="dxa"/>
            <w:noWrap/>
          </w:tcPr>
          <w:p w14:paraId="4D5FDA94" w14:textId="10C680CA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3</w:t>
            </w:r>
          </w:p>
        </w:tc>
        <w:tc>
          <w:tcPr>
            <w:tcW w:w="848" w:type="dxa"/>
            <w:noWrap/>
          </w:tcPr>
          <w:p w14:paraId="71512DD7" w14:textId="2A4772DE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0,32</w:t>
            </w:r>
          </w:p>
        </w:tc>
      </w:tr>
      <w:tr w:rsidR="00C249CC" w:rsidRPr="00B72096" w14:paraId="5C52433C" w14:textId="77777777" w:rsidTr="00C249CC">
        <w:trPr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2" w:type="dxa"/>
            <w:noWrap/>
          </w:tcPr>
          <w:p w14:paraId="538AF6DA" w14:textId="54810A12" w:rsidR="00C249CC" w:rsidRPr="00B72096" w:rsidRDefault="00C249CC" w:rsidP="0055327A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i/>
                <w:iCs/>
                <w:color w:val="000000"/>
                <w:sz w:val="10"/>
                <w:szCs w:val="10"/>
                <w:lang w:val="en-GB" w:eastAsia="de-DE"/>
              </w:rPr>
              <w:t>Myonycteris torquata</w:t>
            </w:r>
          </w:p>
        </w:tc>
        <w:tc>
          <w:tcPr>
            <w:tcW w:w="539" w:type="dxa"/>
            <w:noWrap/>
          </w:tcPr>
          <w:p w14:paraId="152CED14" w14:textId="756C47DA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0,9338</w:t>
            </w:r>
          </w:p>
        </w:tc>
        <w:tc>
          <w:tcPr>
            <w:tcW w:w="674" w:type="dxa"/>
            <w:noWrap/>
          </w:tcPr>
          <w:p w14:paraId="778FD09C" w14:textId="560D64F0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landcover</w:t>
            </w:r>
          </w:p>
        </w:tc>
        <w:tc>
          <w:tcPr>
            <w:tcW w:w="849" w:type="dxa"/>
            <w:noWrap/>
          </w:tcPr>
          <w:p w14:paraId="6342E14A" w14:textId="5AE63702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50,6</w:t>
            </w:r>
          </w:p>
        </w:tc>
        <w:tc>
          <w:tcPr>
            <w:tcW w:w="674" w:type="dxa"/>
            <w:noWrap/>
          </w:tcPr>
          <w:p w14:paraId="17C9AE06" w14:textId="4CD9302D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4</w:t>
            </w:r>
          </w:p>
        </w:tc>
        <w:tc>
          <w:tcPr>
            <w:tcW w:w="848" w:type="dxa"/>
            <w:noWrap/>
          </w:tcPr>
          <w:p w14:paraId="2F25E35D" w14:textId="431A1021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18,31</w:t>
            </w:r>
          </w:p>
        </w:tc>
        <w:tc>
          <w:tcPr>
            <w:tcW w:w="625" w:type="dxa"/>
            <w:noWrap/>
          </w:tcPr>
          <w:p w14:paraId="5B902FB0" w14:textId="59E99D66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4</w:t>
            </w:r>
          </w:p>
        </w:tc>
        <w:tc>
          <w:tcPr>
            <w:tcW w:w="848" w:type="dxa"/>
            <w:noWrap/>
          </w:tcPr>
          <w:p w14:paraId="45826906" w14:textId="724842F8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8,97</w:t>
            </w:r>
          </w:p>
        </w:tc>
        <w:tc>
          <w:tcPr>
            <w:tcW w:w="625" w:type="dxa"/>
            <w:noWrap/>
          </w:tcPr>
          <w:p w14:paraId="3703EF36" w14:textId="593E1A08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3</w:t>
            </w:r>
          </w:p>
        </w:tc>
        <w:tc>
          <w:tcPr>
            <w:tcW w:w="848" w:type="dxa"/>
            <w:noWrap/>
          </w:tcPr>
          <w:p w14:paraId="2CFCB0E7" w14:textId="3E797B26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7,16</w:t>
            </w:r>
          </w:p>
        </w:tc>
        <w:tc>
          <w:tcPr>
            <w:tcW w:w="625" w:type="dxa"/>
            <w:noWrap/>
          </w:tcPr>
          <w:p w14:paraId="751B4FED" w14:textId="55763D44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5</w:t>
            </w:r>
          </w:p>
        </w:tc>
        <w:tc>
          <w:tcPr>
            <w:tcW w:w="848" w:type="dxa"/>
            <w:noWrap/>
          </w:tcPr>
          <w:p w14:paraId="33D63846" w14:textId="34193917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5,68</w:t>
            </w:r>
          </w:p>
        </w:tc>
        <w:tc>
          <w:tcPr>
            <w:tcW w:w="673" w:type="dxa"/>
            <w:noWrap/>
          </w:tcPr>
          <w:p w14:paraId="3C39B4F7" w14:textId="46AFE399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5</w:t>
            </w:r>
          </w:p>
        </w:tc>
        <w:tc>
          <w:tcPr>
            <w:tcW w:w="848" w:type="dxa"/>
            <w:noWrap/>
          </w:tcPr>
          <w:p w14:paraId="0CE031EA" w14:textId="64BB3FEB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4,40</w:t>
            </w:r>
          </w:p>
        </w:tc>
        <w:tc>
          <w:tcPr>
            <w:tcW w:w="625" w:type="dxa"/>
            <w:noWrap/>
          </w:tcPr>
          <w:p w14:paraId="0FE78ABE" w14:textId="7E900451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2</w:t>
            </w:r>
          </w:p>
        </w:tc>
        <w:tc>
          <w:tcPr>
            <w:tcW w:w="848" w:type="dxa"/>
            <w:noWrap/>
          </w:tcPr>
          <w:p w14:paraId="40C25F5C" w14:textId="7602917B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2,86</w:t>
            </w:r>
          </w:p>
        </w:tc>
        <w:tc>
          <w:tcPr>
            <w:tcW w:w="625" w:type="dxa"/>
            <w:noWrap/>
          </w:tcPr>
          <w:p w14:paraId="7BD11912" w14:textId="5B9417D7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1</w:t>
            </w:r>
          </w:p>
        </w:tc>
        <w:tc>
          <w:tcPr>
            <w:tcW w:w="848" w:type="dxa"/>
            <w:noWrap/>
          </w:tcPr>
          <w:p w14:paraId="1FBBC0C6" w14:textId="5B636C32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1,95</w:t>
            </w:r>
          </w:p>
        </w:tc>
        <w:tc>
          <w:tcPr>
            <w:tcW w:w="625" w:type="dxa"/>
            <w:noWrap/>
          </w:tcPr>
          <w:p w14:paraId="00DF41E0" w14:textId="103A92E2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6</w:t>
            </w:r>
          </w:p>
        </w:tc>
        <w:tc>
          <w:tcPr>
            <w:tcW w:w="848" w:type="dxa"/>
            <w:noWrap/>
          </w:tcPr>
          <w:p w14:paraId="0FEEEEF7" w14:textId="32219DFA" w:rsidR="00C249CC" w:rsidRPr="00B72096" w:rsidRDefault="00C249CC" w:rsidP="0055327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0,07</w:t>
            </w:r>
          </w:p>
        </w:tc>
      </w:tr>
      <w:tr w:rsidR="00B75481" w:rsidRPr="00B72096" w14:paraId="5A3CD223" w14:textId="77777777" w:rsidTr="00C249CC">
        <w:trPr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2" w:type="dxa"/>
            <w:noWrap/>
          </w:tcPr>
          <w:p w14:paraId="5E27F2A8" w14:textId="06604A58" w:rsidR="00B75481" w:rsidRPr="00B72096" w:rsidRDefault="00B75481" w:rsidP="00B75481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i/>
                <w:iCs/>
                <w:color w:val="000000"/>
                <w:sz w:val="10"/>
                <w:szCs w:val="10"/>
                <w:lang w:val="en-GB" w:eastAsia="de-DE"/>
              </w:rPr>
              <w:t>Eidolon helvum</w:t>
            </w:r>
          </w:p>
        </w:tc>
        <w:tc>
          <w:tcPr>
            <w:tcW w:w="539" w:type="dxa"/>
            <w:noWrap/>
          </w:tcPr>
          <w:p w14:paraId="3D94FA29" w14:textId="3710B9D5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0,8481</w:t>
            </w:r>
          </w:p>
        </w:tc>
        <w:tc>
          <w:tcPr>
            <w:tcW w:w="674" w:type="dxa"/>
            <w:noWrap/>
          </w:tcPr>
          <w:p w14:paraId="174DDCA6" w14:textId="17B5EC22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landcover</w:t>
            </w:r>
          </w:p>
        </w:tc>
        <w:tc>
          <w:tcPr>
            <w:tcW w:w="849" w:type="dxa"/>
            <w:noWrap/>
          </w:tcPr>
          <w:p w14:paraId="21169968" w14:textId="3930A054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62,43</w:t>
            </w:r>
          </w:p>
        </w:tc>
        <w:tc>
          <w:tcPr>
            <w:tcW w:w="674" w:type="dxa"/>
            <w:noWrap/>
          </w:tcPr>
          <w:p w14:paraId="7B080118" w14:textId="1983976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4</w:t>
            </w:r>
          </w:p>
        </w:tc>
        <w:tc>
          <w:tcPr>
            <w:tcW w:w="848" w:type="dxa"/>
            <w:noWrap/>
          </w:tcPr>
          <w:p w14:paraId="7D1EFF82" w14:textId="6853F892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19,99</w:t>
            </w:r>
          </w:p>
        </w:tc>
        <w:tc>
          <w:tcPr>
            <w:tcW w:w="625" w:type="dxa"/>
            <w:noWrap/>
          </w:tcPr>
          <w:p w14:paraId="293D1FEE" w14:textId="7873F50B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5</w:t>
            </w:r>
          </w:p>
        </w:tc>
        <w:tc>
          <w:tcPr>
            <w:tcW w:w="848" w:type="dxa"/>
            <w:noWrap/>
          </w:tcPr>
          <w:p w14:paraId="28FEB11F" w14:textId="138C9871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4,68</w:t>
            </w:r>
          </w:p>
        </w:tc>
        <w:tc>
          <w:tcPr>
            <w:tcW w:w="625" w:type="dxa"/>
            <w:noWrap/>
          </w:tcPr>
          <w:p w14:paraId="4DDDCCED" w14:textId="13C0DAD4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2</w:t>
            </w:r>
          </w:p>
        </w:tc>
        <w:tc>
          <w:tcPr>
            <w:tcW w:w="848" w:type="dxa"/>
            <w:noWrap/>
          </w:tcPr>
          <w:p w14:paraId="510B71B2" w14:textId="6897BE32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3,18</w:t>
            </w:r>
          </w:p>
        </w:tc>
        <w:tc>
          <w:tcPr>
            <w:tcW w:w="625" w:type="dxa"/>
            <w:noWrap/>
          </w:tcPr>
          <w:p w14:paraId="3F158C16" w14:textId="2068736F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4</w:t>
            </w:r>
          </w:p>
        </w:tc>
        <w:tc>
          <w:tcPr>
            <w:tcW w:w="848" w:type="dxa"/>
            <w:noWrap/>
          </w:tcPr>
          <w:p w14:paraId="38ABFA57" w14:textId="6221390C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2,43</w:t>
            </w:r>
          </w:p>
        </w:tc>
        <w:tc>
          <w:tcPr>
            <w:tcW w:w="673" w:type="dxa"/>
            <w:noWrap/>
          </w:tcPr>
          <w:p w14:paraId="38AFA6FC" w14:textId="2F966564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6</w:t>
            </w:r>
          </w:p>
        </w:tc>
        <w:tc>
          <w:tcPr>
            <w:tcW w:w="848" w:type="dxa"/>
            <w:noWrap/>
          </w:tcPr>
          <w:p w14:paraId="45A5E10C" w14:textId="37BC739D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2,20</w:t>
            </w:r>
          </w:p>
        </w:tc>
        <w:tc>
          <w:tcPr>
            <w:tcW w:w="625" w:type="dxa"/>
            <w:noWrap/>
          </w:tcPr>
          <w:p w14:paraId="07B7587D" w14:textId="53AC100C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1</w:t>
            </w:r>
          </w:p>
        </w:tc>
        <w:tc>
          <w:tcPr>
            <w:tcW w:w="848" w:type="dxa"/>
            <w:noWrap/>
          </w:tcPr>
          <w:p w14:paraId="1FCA5FB2" w14:textId="0AF0772D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1,99</w:t>
            </w:r>
          </w:p>
        </w:tc>
        <w:tc>
          <w:tcPr>
            <w:tcW w:w="625" w:type="dxa"/>
            <w:noWrap/>
          </w:tcPr>
          <w:p w14:paraId="31C5F08E" w14:textId="4618B285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3</w:t>
            </w:r>
          </w:p>
        </w:tc>
        <w:tc>
          <w:tcPr>
            <w:tcW w:w="848" w:type="dxa"/>
            <w:noWrap/>
          </w:tcPr>
          <w:p w14:paraId="11AA369B" w14:textId="3C85627F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1,61</w:t>
            </w:r>
          </w:p>
        </w:tc>
        <w:tc>
          <w:tcPr>
            <w:tcW w:w="625" w:type="dxa"/>
            <w:noWrap/>
          </w:tcPr>
          <w:p w14:paraId="49FD8291" w14:textId="6420753B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5</w:t>
            </w:r>
          </w:p>
        </w:tc>
        <w:tc>
          <w:tcPr>
            <w:tcW w:w="848" w:type="dxa"/>
            <w:noWrap/>
          </w:tcPr>
          <w:p w14:paraId="1D86DF9A" w14:textId="4C3E4322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1,49</w:t>
            </w:r>
          </w:p>
        </w:tc>
      </w:tr>
      <w:tr w:rsidR="00B75481" w:rsidRPr="00B72096" w14:paraId="3BF6B0D5" w14:textId="77777777" w:rsidTr="00C249CC">
        <w:trPr>
          <w:trHeight w:val="3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2" w:type="dxa"/>
            <w:noWrap/>
          </w:tcPr>
          <w:p w14:paraId="68A687EA" w14:textId="5E4C80FE" w:rsidR="00B75481" w:rsidRPr="00B72096" w:rsidRDefault="00B75481" w:rsidP="00B75481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i/>
                <w:iCs/>
                <w:color w:val="000000"/>
                <w:sz w:val="10"/>
                <w:szCs w:val="10"/>
                <w:lang w:val="en-GB" w:eastAsia="de-DE"/>
              </w:rPr>
              <w:t>Epomophorus gambianus</w:t>
            </w:r>
          </w:p>
        </w:tc>
        <w:tc>
          <w:tcPr>
            <w:tcW w:w="539" w:type="dxa"/>
            <w:noWrap/>
          </w:tcPr>
          <w:p w14:paraId="57B9164A" w14:textId="37FD83F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0,891</w:t>
            </w:r>
          </w:p>
        </w:tc>
        <w:tc>
          <w:tcPr>
            <w:tcW w:w="674" w:type="dxa"/>
            <w:noWrap/>
          </w:tcPr>
          <w:p w14:paraId="7298FF81" w14:textId="13BC5F98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landcover</w:t>
            </w:r>
          </w:p>
        </w:tc>
        <w:tc>
          <w:tcPr>
            <w:tcW w:w="849" w:type="dxa"/>
            <w:noWrap/>
          </w:tcPr>
          <w:p w14:paraId="728EE3E8" w14:textId="3CABFAEC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60,4</w:t>
            </w:r>
          </w:p>
        </w:tc>
        <w:tc>
          <w:tcPr>
            <w:tcW w:w="674" w:type="dxa"/>
            <w:noWrap/>
          </w:tcPr>
          <w:p w14:paraId="6ECA38C9" w14:textId="2CC60C1F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6</w:t>
            </w:r>
          </w:p>
        </w:tc>
        <w:tc>
          <w:tcPr>
            <w:tcW w:w="848" w:type="dxa"/>
            <w:noWrap/>
          </w:tcPr>
          <w:p w14:paraId="5EF15A73" w14:textId="44CBD9AD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13,04</w:t>
            </w:r>
          </w:p>
        </w:tc>
        <w:tc>
          <w:tcPr>
            <w:tcW w:w="625" w:type="dxa"/>
            <w:noWrap/>
          </w:tcPr>
          <w:p w14:paraId="6C27C91D" w14:textId="5B6AA893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4</w:t>
            </w:r>
          </w:p>
        </w:tc>
        <w:tc>
          <w:tcPr>
            <w:tcW w:w="848" w:type="dxa"/>
            <w:noWrap/>
          </w:tcPr>
          <w:p w14:paraId="4D5B477C" w14:textId="25D1EA5E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8,14</w:t>
            </w:r>
          </w:p>
        </w:tc>
        <w:tc>
          <w:tcPr>
            <w:tcW w:w="625" w:type="dxa"/>
            <w:noWrap/>
          </w:tcPr>
          <w:p w14:paraId="41D233E4" w14:textId="0118DF42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5</w:t>
            </w:r>
          </w:p>
        </w:tc>
        <w:tc>
          <w:tcPr>
            <w:tcW w:w="848" w:type="dxa"/>
            <w:noWrap/>
          </w:tcPr>
          <w:p w14:paraId="381D957C" w14:textId="3239A8EA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5,63</w:t>
            </w:r>
          </w:p>
        </w:tc>
        <w:tc>
          <w:tcPr>
            <w:tcW w:w="625" w:type="dxa"/>
            <w:noWrap/>
          </w:tcPr>
          <w:p w14:paraId="61FC7FD9" w14:textId="6911ECDA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1</w:t>
            </w:r>
          </w:p>
        </w:tc>
        <w:tc>
          <w:tcPr>
            <w:tcW w:w="848" w:type="dxa"/>
            <w:noWrap/>
          </w:tcPr>
          <w:p w14:paraId="2EC1A4D0" w14:textId="6FB85659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3,94</w:t>
            </w:r>
          </w:p>
        </w:tc>
        <w:tc>
          <w:tcPr>
            <w:tcW w:w="673" w:type="dxa"/>
            <w:noWrap/>
          </w:tcPr>
          <w:p w14:paraId="55DC9880" w14:textId="0DD5931D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2</w:t>
            </w:r>
          </w:p>
        </w:tc>
        <w:tc>
          <w:tcPr>
            <w:tcW w:w="848" w:type="dxa"/>
            <w:noWrap/>
          </w:tcPr>
          <w:p w14:paraId="0AD357A5" w14:textId="55797FE6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3,82</w:t>
            </w:r>
          </w:p>
        </w:tc>
        <w:tc>
          <w:tcPr>
            <w:tcW w:w="625" w:type="dxa"/>
            <w:noWrap/>
          </w:tcPr>
          <w:p w14:paraId="68D6130E" w14:textId="312C7585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4</w:t>
            </w:r>
          </w:p>
        </w:tc>
        <w:tc>
          <w:tcPr>
            <w:tcW w:w="848" w:type="dxa"/>
            <w:noWrap/>
          </w:tcPr>
          <w:p w14:paraId="77A5F02D" w14:textId="11A5366D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2,69</w:t>
            </w:r>
          </w:p>
        </w:tc>
        <w:tc>
          <w:tcPr>
            <w:tcW w:w="625" w:type="dxa"/>
            <w:noWrap/>
          </w:tcPr>
          <w:p w14:paraId="33FBE45C" w14:textId="0A25B58A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3</w:t>
            </w:r>
          </w:p>
        </w:tc>
        <w:tc>
          <w:tcPr>
            <w:tcW w:w="848" w:type="dxa"/>
            <w:noWrap/>
          </w:tcPr>
          <w:p w14:paraId="61747A8E" w14:textId="63B21C9D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1,85</w:t>
            </w:r>
          </w:p>
        </w:tc>
        <w:tc>
          <w:tcPr>
            <w:tcW w:w="625" w:type="dxa"/>
            <w:noWrap/>
          </w:tcPr>
          <w:p w14:paraId="4C8E9152" w14:textId="430096B1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5</w:t>
            </w:r>
          </w:p>
        </w:tc>
        <w:tc>
          <w:tcPr>
            <w:tcW w:w="848" w:type="dxa"/>
            <w:noWrap/>
          </w:tcPr>
          <w:p w14:paraId="1469DAAC" w14:textId="08A1CE1C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0,50</w:t>
            </w:r>
          </w:p>
        </w:tc>
      </w:tr>
      <w:tr w:rsidR="00B75481" w:rsidRPr="00B72096" w14:paraId="2E084E68" w14:textId="77777777" w:rsidTr="00C249CC">
        <w:trPr>
          <w:trHeight w:val="3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2" w:type="dxa"/>
            <w:noWrap/>
          </w:tcPr>
          <w:p w14:paraId="05620217" w14:textId="77777777" w:rsidR="00B75481" w:rsidRPr="00B72096" w:rsidRDefault="00B75481" w:rsidP="00B75481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i/>
                <w:iCs/>
                <w:color w:val="000000"/>
                <w:sz w:val="10"/>
                <w:szCs w:val="10"/>
                <w:lang w:val="en-GB" w:eastAsia="de-DE"/>
              </w:rPr>
              <w:t>Lissonycteris angolensis</w:t>
            </w:r>
          </w:p>
        </w:tc>
        <w:tc>
          <w:tcPr>
            <w:tcW w:w="539" w:type="dxa"/>
            <w:noWrap/>
          </w:tcPr>
          <w:p w14:paraId="1BF6CFF3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0,907</w:t>
            </w:r>
          </w:p>
        </w:tc>
        <w:tc>
          <w:tcPr>
            <w:tcW w:w="674" w:type="dxa"/>
            <w:noWrap/>
          </w:tcPr>
          <w:p w14:paraId="66945B77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4</w:t>
            </w:r>
          </w:p>
        </w:tc>
        <w:tc>
          <w:tcPr>
            <w:tcW w:w="849" w:type="dxa"/>
            <w:noWrap/>
          </w:tcPr>
          <w:p w14:paraId="6485DB4A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60,8</w:t>
            </w:r>
          </w:p>
        </w:tc>
        <w:tc>
          <w:tcPr>
            <w:tcW w:w="674" w:type="dxa"/>
            <w:noWrap/>
          </w:tcPr>
          <w:p w14:paraId="7E3A97C5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landcover</w:t>
            </w:r>
          </w:p>
        </w:tc>
        <w:tc>
          <w:tcPr>
            <w:tcW w:w="848" w:type="dxa"/>
            <w:noWrap/>
          </w:tcPr>
          <w:p w14:paraId="28DD645E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9,1</w:t>
            </w:r>
          </w:p>
        </w:tc>
        <w:tc>
          <w:tcPr>
            <w:tcW w:w="625" w:type="dxa"/>
            <w:noWrap/>
          </w:tcPr>
          <w:p w14:paraId="5060311B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5</w:t>
            </w:r>
          </w:p>
        </w:tc>
        <w:tc>
          <w:tcPr>
            <w:tcW w:w="848" w:type="dxa"/>
            <w:noWrap/>
          </w:tcPr>
          <w:p w14:paraId="1548B32D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7,9</w:t>
            </w:r>
          </w:p>
        </w:tc>
        <w:tc>
          <w:tcPr>
            <w:tcW w:w="625" w:type="dxa"/>
            <w:noWrap/>
          </w:tcPr>
          <w:p w14:paraId="210E7B13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5</w:t>
            </w:r>
          </w:p>
        </w:tc>
        <w:tc>
          <w:tcPr>
            <w:tcW w:w="848" w:type="dxa"/>
            <w:noWrap/>
          </w:tcPr>
          <w:p w14:paraId="43944472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7,8</w:t>
            </w:r>
          </w:p>
        </w:tc>
        <w:tc>
          <w:tcPr>
            <w:tcW w:w="625" w:type="dxa"/>
            <w:noWrap/>
          </w:tcPr>
          <w:p w14:paraId="2A129A43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2</w:t>
            </w:r>
          </w:p>
        </w:tc>
        <w:tc>
          <w:tcPr>
            <w:tcW w:w="848" w:type="dxa"/>
            <w:noWrap/>
          </w:tcPr>
          <w:p w14:paraId="26B4D5CE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7,2</w:t>
            </w:r>
          </w:p>
        </w:tc>
        <w:tc>
          <w:tcPr>
            <w:tcW w:w="673" w:type="dxa"/>
            <w:noWrap/>
          </w:tcPr>
          <w:p w14:paraId="027B1509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4</w:t>
            </w:r>
          </w:p>
        </w:tc>
        <w:tc>
          <w:tcPr>
            <w:tcW w:w="848" w:type="dxa"/>
            <w:noWrap/>
          </w:tcPr>
          <w:p w14:paraId="46E29B8A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5,3</w:t>
            </w:r>
          </w:p>
        </w:tc>
        <w:tc>
          <w:tcPr>
            <w:tcW w:w="625" w:type="dxa"/>
            <w:noWrap/>
          </w:tcPr>
          <w:p w14:paraId="7E75C97C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1</w:t>
            </w:r>
          </w:p>
        </w:tc>
        <w:tc>
          <w:tcPr>
            <w:tcW w:w="848" w:type="dxa"/>
            <w:noWrap/>
          </w:tcPr>
          <w:p w14:paraId="07BF8E6A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1</w:t>
            </w:r>
          </w:p>
        </w:tc>
        <w:tc>
          <w:tcPr>
            <w:tcW w:w="625" w:type="dxa"/>
            <w:noWrap/>
          </w:tcPr>
          <w:p w14:paraId="5AC72F6E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6</w:t>
            </w:r>
          </w:p>
        </w:tc>
        <w:tc>
          <w:tcPr>
            <w:tcW w:w="848" w:type="dxa"/>
            <w:noWrap/>
          </w:tcPr>
          <w:p w14:paraId="26736E46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0,9</w:t>
            </w:r>
          </w:p>
        </w:tc>
        <w:tc>
          <w:tcPr>
            <w:tcW w:w="625" w:type="dxa"/>
            <w:noWrap/>
          </w:tcPr>
          <w:p w14:paraId="355A28B4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3</w:t>
            </w:r>
          </w:p>
        </w:tc>
        <w:tc>
          <w:tcPr>
            <w:tcW w:w="848" w:type="dxa"/>
            <w:noWrap/>
          </w:tcPr>
          <w:p w14:paraId="5ED860D9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0,1</w:t>
            </w:r>
          </w:p>
        </w:tc>
      </w:tr>
      <w:tr w:rsidR="00B75481" w:rsidRPr="00B72096" w14:paraId="290213A0" w14:textId="77777777" w:rsidTr="00C249CC">
        <w:trPr>
          <w:trHeight w:val="3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2" w:type="dxa"/>
            <w:noWrap/>
            <w:hideMark/>
          </w:tcPr>
          <w:p w14:paraId="0FB4C300" w14:textId="77777777" w:rsidR="00B75481" w:rsidRPr="00B72096" w:rsidRDefault="00B75481" w:rsidP="00B75481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i/>
                <w:iCs/>
                <w:color w:val="000000"/>
                <w:sz w:val="10"/>
                <w:szCs w:val="10"/>
                <w:lang w:val="en-GB" w:eastAsia="de-DE"/>
              </w:rPr>
              <w:t>Micropteropus pusillus</w:t>
            </w:r>
          </w:p>
        </w:tc>
        <w:tc>
          <w:tcPr>
            <w:tcW w:w="539" w:type="dxa"/>
            <w:noWrap/>
            <w:hideMark/>
          </w:tcPr>
          <w:p w14:paraId="24A99AF6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0,8956</w:t>
            </w:r>
          </w:p>
        </w:tc>
        <w:tc>
          <w:tcPr>
            <w:tcW w:w="674" w:type="dxa"/>
            <w:noWrap/>
            <w:hideMark/>
          </w:tcPr>
          <w:p w14:paraId="19AA9F8B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landcover</w:t>
            </w:r>
          </w:p>
        </w:tc>
        <w:tc>
          <w:tcPr>
            <w:tcW w:w="849" w:type="dxa"/>
            <w:noWrap/>
            <w:hideMark/>
          </w:tcPr>
          <w:p w14:paraId="41B7589C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48,39</w:t>
            </w:r>
          </w:p>
        </w:tc>
        <w:tc>
          <w:tcPr>
            <w:tcW w:w="674" w:type="dxa"/>
            <w:noWrap/>
            <w:hideMark/>
          </w:tcPr>
          <w:p w14:paraId="31CF2C98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4</w:t>
            </w:r>
          </w:p>
        </w:tc>
        <w:tc>
          <w:tcPr>
            <w:tcW w:w="848" w:type="dxa"/>
            <w:noWrap/>
            <w:hideMark/>
          </w:tcPr>
          <w:p w14:paraId="73EE877A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26,25</w:t>
            </w:r>
          </w:p>
        </w:tc>
        <w:tc>
          <w:tcPr>
            <w:tcW w:w="625" w:type="dxa"/>
            <w:noWrap/>
            <w:hideMark/>
          </w:tcPr>
          <w:p w14:paraId="20D03F5F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6</w:t>
            </w:r>
          </w:p>
        </w:tc>
        <w:tc>
          <w:tcPr>
            <w:tcW w:w="848" w:type="dxa"/>
            <w:noWrap/>
            <w:hideMark/>
          </w:tcPr>
          <w:p w14:paraId="701BD04A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12,15</w:t>
            </w:r>
          </w:p>
        </w:tc>
        <w:tc>
          <w:tcPr>
            <w:tcW w:w="625" w:type="dxa"/>
            <w:noWrap/>
            <w:hideMark/>
          </w:tcPr>
          <w:p w14:paraId="76128A3C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2</w:t>
            </w:r>
          </w:p>
        </w:tc>
        <w:tc>
          <w:tcPr>
            <w:tcW w:w="848" w:type="dxa"/>
            <w:noWrap/>
            <w:hideMark/>
          </w:tcPr>
          <w:p w14:paraId="404E1A9B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4,11</w:t>
            </w:r>
          </w:p>
        </w:tc>
        <w:tc>
          <w:tcPr>
            <w:tcW w:w="625" w:type="dxa"/>
            <w:noWrap/>
            <w:hideMark/>
          </w:tcPr>
          <w:p w14:paraId="0F5F7B10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5</w:t>
            </w:r>
          </w:p>
        </w:tc>
        <w:tc>
          <w:tcPr>
            <w:tcW w:w="848" w:type="dxa"/>
            <w:noWrap/>
            <w:hideMark/>
          </w:tcPr>
          <w:p w14:paraId="5D00C49E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2,92</w:t>
            </w:r>
          </w:p>
        </w:tc>
        <w:tc>
          <w:tcPr>
            <w:tcW w:w="673" w:type="dxa"/>
            <w:noWrap/>
            <w:hideMark/>
          </w:tcPr>
          <w:p w14:paraId="0183B6E5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5</w:t>
            </w:r>
          </w:p>
        </w:tc>
        <w:tc>
          <w:tcPr>
            <w:tcW w:w="848" w:type="dxa"/>
            <w:noWrap/>
            <w:hideMark/>
          </w:tcPr>
          <w:p w14:paraId="350C2C55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2,90</w:t>
            </w:r>
          </w:p>
        </w:tc>
        <w:tc>
          <w:tcPr>
            <w:tcW w:w="625" w:type="dxa"/>
            <w:noWrap/>
            <w:hideMark/>
          </w:tcPr>
          <w:p w14:paraId="2F0D9B1D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4</w:t>
            </w:r>
          </w:p>
        </w:tc>
        <w:tc>
          <w:tcPr>
            <w:tcW w:w="848" w:type="dxa"/>
            <w:noWrap/>
            <w:hideMark/>
          </w:tcPr>
          <w:p w14:paraId="38046B89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2,22</w:t>
            </w:r>
          </w:p>
        </w:tc>
        <w:tc>
          <w:tcPr>
            <w:tcW w:w="625" w:type="dxa"/>
            <w:noWrap/>
            <w:hideMark/>
          </w:tcPr>
          <w:p w14:paraId="1C9E273F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3</w:t>
            </w:r>
          </w:p>
        </w:tc>
        <w:tc>
          <w:tcPr>
            <w:tcW w:w="848" w:type="dxa"/>
            <w:noWrap/>
            <w:hideMark/>
          </w:tcPr>
          <w:p w14:paraId="7A546E28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0,55</w:t>
            </w:r>
          </w:p>
        </w:tc>
        <w:tc>
          <w:tcPr>
            <w:tcW w:w="625" w:type="dxa"/>
            <w:noWrap/>
            <w:hideMark/>
          </w:tcPr>
          <w:p w14:paraId="1412DF4F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1</w:t>
            </w:r>
          </w:p>
        </w:tc>
        <w:tc>
          <w:tcPr>
            <w:tcW w:w="848" w:type="dxa"/>
            <w:noWrap/>
            <w:hideMark/>
          </w:tcPr>
          <w:p w14:paraId="330D8708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0,52</w:t>
            </w:r>
          </w:p>
        </w:tc>
      </w:tr>
      <w:tr w:rsidR="00B75481" w:rsidRPr="00B72096" w14:paraId="47F110AA" w14:textId="77777777" w:rsidTr="00C249CC">
        <w:trPr>
          <w:trHeight w:val="3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2" w:type="dxa"/>
            <w:noWrap/>
            <w:hideMark/>
          </w:tcPr>
          <w:p w14:paraId="4FB7B32C" w14:textId="77777777" w:rsidR="00B75481" w:rsidRPr="00B72096" w:rsidRDefault="00B75481" w:rsidP="00B75481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i/>
                <w:iCs/>
                <w:color w:val="000000"/>
                <w:sz w:val="10"/>
                <w:szCs w:val="10"/>
                <w:lang w:val="en-GB" w:eastAsia="de-DE"/>
              </w:rPr>
              <w:t>Mops condylurus</w:t>
            </w:r>
          </w:p>
        </w:tc>
        <w:tc>
          <w:tcPr>
            <w:tcW w:w="539" w:type="dxa"/>
            <w:noWrap/>
            <w:hideMark/>
          </w:tcPr>
          <w:p w14:paraId="556174DA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0,8439</w:t>
            </w:r>
          </w:p>
        </w:tc>
        <w:tc>
          <w:tcPr>
            <w:tcW w:w="674" w:type="dxa"/>
            <w:noWrap/>
            <w:hideMark/>
          </w:tcPr>
          <w:p w14:paraId="16CCAF2E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landcover</w:t>
            </w:r>
          </w:p>
        </w:tc>
        <w:tc>
          <w:tcPr>
            <w:tcW w:w="849" w:type="dxa"/>
            <w:noWrap/>
            <w:hideMark/>
          </w:tcPr>
          <w:p w14:paraId="45694556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62,06</w:t>
            </w:r>
          </w:p>
        </w:tc>
        <w:tc>
          <w:tcPr>
            <w:tcW w:w="674" w:type="dxa"/>
            <w:noWrap/>
            <w:hideMark/>
          </w:tcPr>
          <w:p w14:paraId="7295D4F9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4</w:t>
            </w:r>
          </w:p>
        </w:tc>
        <w:tc>
          <w:tcPr>
            <w:tcW w:w="848" w:type="dxa"/>
            <w:noWrap/>
            <w:hideMark/>
          </w:tcPr>
          <w:p w14:paraId="79184166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26,91</w:t>
            </w:r>
          </w:p>
        </w:tc>
        <w:tc>
          <w:tcPr>
            <w:tcW w:w="625" w:type="dxa"/>
            <w:noWrap/>
            <w:hideMark/>
          </w:tcPr>
          <w:p w14:paraId="3291EA74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4</w:t>
            </w:r>
          </w:p>
        </w:tc>
        <w:tc>
          <w:tcPr>
            <w:tcW w:w="848" w:type="dxa"/>
            <w:noWrap/>
            <w:hideMark/>
          </w:tcPr>
          <w:p w14:paraId="22DC3C7C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5,62</w:t>
            </w:r>
          </w:p>
        </w:tc>
        <w:tc>
          <w:tcPr>
            <w:tcW w:w="625" w:type="dxa"/>
            <w:noWrap/>
            <w:hideMark/>
          </w:tcPr>
          <w:p w14:paraId="76091A70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5</w:t>
            </w:r>
          </w:p>
        </w:tc>
        <w:tc>
          <w:tcPr>
            <w:tcW w:w="848" w:type="dxa"/>
            <w:noWrap/>
            <w:hideMark/>
          </w:tcPr>
          <w:p w14:paraId="56484022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2,79</w:t>
            </w:r>
          </w:p>
        </w:tc>
        <w:tc>
          <w:tcPr>
            <w:tcW w:w="625" w:type="dxa"/>
            <w:noWrap/>
            <w:hideMark/>
          </w:tcPr>
          <w:p w14:paraId="2CD14586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2</w:t>
            </w:r>
          </w:p>
        </w:tc>
        <w:tc>
          <w:tcPr>
            <w:tcW w:w="848" w:type="dxa"/>
            <w:noWrap/>
            <w:hideMark/>
          </w:tcPr>
          <w:p w14:paraId="7364F21B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1,75</w:t>
            </w:r>
          </w:p>
        </w:tc>
        <w:tc>
          <w:tcPr>
            <w:tcW w:w="673" w:type="dxa"/>
            <w:noWrap/>
            <w:hideMark/>
          </w:tcPr>
          <w:p w14:paraId="02A8DA24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6</w:t>
            </w:r>
          </w:p>
        </w:tc>
        <w:tc>
          <w:tcPr>
            <w:tcW w:w="848" w:type="dxa"/>
            <w:noWrap/>
            <w:hideMark/>
          </w:tcPr>
          <w:p w14:paraId="22C552F3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0,40</w:t>
            </w:r>
          </w:p>
        </w:tc>
        <w:tc>
          <w:tcPr>
            <w:tcW w:w="625" w:type="dxa"/>
            <w:noWrap/>
            <w:hideMark/>
          </w:tcPr>
          <w:p w14:paraId="070BECC8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3</w:t>
            </w:r>
          </w:p>
        </w:tc>
        <w:tc>
          <w:tcPr>
            <w:tcW w:w="848" w:type="dxa"/>
            <w:noWrap/>
            <w:hideMark/>
          </w:tcPr>
          <w:p w14:paraId="6F87571F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0,27</w:t>
            </w:r>
          </w:p>
        </w:tc>
        <w:tc>
          <w:tcPr>
            <w:tcW w:w="625" w:type="dxa"/>
            <w:noWrap/>
            <w:hideMark/>
          </w:tcPr>
          <w:p w14:paraId="36262F62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5</w:t>
            </w:r>
          </w:p>
        </w:tc>
        <w:tc>
          <w:tcPr>
            <w:tcW w:w="848" w:type="dxa"/>
            <w:noWrap/>
            <w:hideMark/>
          </w:tcPr>
          <w:p w14:paraId="71F48476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0,19</w:t>
            </w:r>
          </w:p>
        </w:tc>
        <w:tc>
          <w:tcPr>
            <w:tcW w:w="625" w:type="dxa"/>
            <w:noWrap/>
            <w:hideMark/>
          </w:tcPr>
          <w:p w14:paraId="4C8A961B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1</w:t>
            </w:r>
          </w:p>
        </w:tc>
        <w:tc>
          <w:tcPr>
            <w:tcW w:w="848" w:type="dxa"/>
            <w:noWrap/>
            <w:hideMark/>
          </w:tcPr>
          <w:p w14:paraId="7BAD71BB" w14:textId="77777777" w:rsidR="00B75481" w:rsidRPr="00B72096" w:rsidRDefault="00B75481" w:rsidP="00B754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0,00</w:t>
            </w:r>
          </w:p>
        </w:tc>
      </w:tr>
      <w:tr w:rsidR="000259EE" w:rsidRPr="00B72096" w14:paraId="3B4E6478" w14:textId="77777777" w:rsidTr="00C249CC">
        <w:trPr>
          <w:trHeight w:val="3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2" w:type="dxa"/>
            <w:noWrap/>
          </w:tcPr>
          <w:p w14:paraId="4A70A739" w14:textId="0AEB60B6" w:rsidR="000259EE" w:rsidRPr="00B72096" w:rsidRDefault="000259EE" w:rsidP="000259EE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i/>
                <w:iCs/>
                <w:color w:val="000000"/>
                <w:sz w:val="10"/>
                <w:szCs w:val="10"/>
                <w:lang w:val="en-GB" w:eastAsia="de-DE"/>
              </w:rPr>
              <w:t>Rousettus aegyptiacus</w:t>
            </w:r>
          </w:p>
        </w:tc>
        <w:tc>
          <w:tcPr>
            <w:tcW w:w="539" w:type="dxa"/>
            <w:noWrap/>
          </w:tcPr>
          <w:p w14:paraId="5ECC0AE6" w14:textId="02E9E536" w:rsidR="000259EE" w:rsidRPr="00B72096" w:rsidRDefault="000259EE" w:rsidP="000259E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0,8614</w:t>
            </w:r>
          </w:p>
        </w:tc>
        <w:tc>
          <w:tcPr>
            <w:tcW w:w="674" w:type="dxa"/>
            <w:noWrap/>
          </w:tcPr>
          <w:p w14:paraId="54CB078C" w14:textId="620AF9D8" w:rsidR="000259EE" w:rsidRPr="00B72096" w:rsidRDefault="000259EE" w:rsidP="000259E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landcover</w:t>
            </w:r>
          </w:p>
        </w:tc>
        <w:tc>
          <w:tcPr>
            <w:tcW w:w="849" w:type="dxa"/>
            <w:noWrap/>
          </w:tcPr>
          <w:p w14:paraId="0BED7894" w14:textId="5A1FBA45" w:rsidR="000259EE" w:rsidRPr="00B72096" w:rsidRDefault="000259EE" w:rsidP="000259E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44,94</w:t>
            </w:r>
          </w:p>
        </w:tc>
        <w:tc>
          <w:tcPr>
            <w:tcW w:w="674" w:type="dxa"/>
            <w:noWrap/>
          </w:tcPr>
          <w:p w14:paraId="30377CC4" w14:textId="0E39E201" w:rsidR="000259EE" w:rsidRPr="00B72096" w:rsidRDefault="000259EE" w:rsidP="000259E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5</w:t>
            </w:r>
          </w:p>
        </w:tc>
        <w:tc>
          <w:tcPr>
            <w:tcW w:w="848" w:type="dxa"/>
            <w:noWrap/>
          </w:tcPr>
          <w:p w14:paraId="5BBA2B1E" w14:textId="5D9FFA48" w:rsidR="000259EE" w:rsidRPr="00B72096" w:rsidRDefault="000259EE" w:rsidP="000259E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15,96</w:t>
            </w:r>
          </w:p>
        </w:tc>
        <w:tc>
          <w:tcPr>
            <w:tcW w:w="625" w:type="dxa"/>
            <w:noWrap/>
          </w:tcPr>
          <w:p w14:paraId="1014F56B" w14:textId="5D5185A7" w:rsidR="000259EE" w:rsidRPr="00B72096" w:rsidRDefault="000259EE" w:rsidP="000259E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4</w:t>
            </w:r>
          </w:p>
        </w:tc>
        <w:tc>
          <w:tcPr>
            <w:tcW w:w="848" w:type="dxa"/>
            <w:noWrap/>
          </w:tcPr>
          <w:p w14:paraId="0F17C358" w14:textId="1B814E48" w:rsidR="000259EE" w:rsidRPr="00B72096" w:rsidRDefault="000259EE" w:rsidP="000259E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7,95</w:t>
            </w:r>
          </w:p>
        </w:tc>
        <w:tc>
          <w:tcPr>
            <w:tcW w:w="625" w:type="dxa"/>
            <w:noWrap/>
          </w:tcPr>
          <w:p w14:paraId="1DADC6A9" w14:textId="4AA4E83D" w:rsidR="000259EE" w:rsidRPr="00B72096" w:rsidRDefault="000259EE" w:rsidP="000259E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4</w:t>
            </w:r>
          </w:p>
        </w:tc>
        <w:tc>
          <w:tcPr>
            <w:tcW w:w="848" w:type="dxa"/>
            <w:noWrap/>
          </w:tcPr>
          <w:p w14:paraId="2EAB0402" w14:textId="336E3BF6" w:rsidR="000259EE" w:rsidRPr="00B72096" w:rsidRDefault="000259EE" w:rsidP="000259E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7,64</w:t>
            </w:r>
          </w:p>
        </w:tc>
        <w:tc>
          <w:tcPr>
            <w:tcW w:w="625" w:type="dxa"/>
            <w:noWrap/>
          </w:tcPr>
          <w:p w14:paraId="71C5868F" w14:textId="26FF1101" w:rsidR="000259EE" w:rsidRPr="00B72096" w:rsidRDefault="000259EE" w:rsidP="000259E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3</w:t>
            </w:r>
          </w:p>
        </w:tc>
        <w:tc>
          <w:tcPr>
            <w:tcW w:w="848" w:type="dxa"/>
            <w:noWrap/>
          </w:tcPr>
          <w:p w14:paraId="41C800E1" w14:textId="223C1587" w:rsidR="000259EE" w:rsidRPr="00B72096" w:rsidRDefault="000259EE" w:rsidP="000259E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7,25</w:t>
            </w:r>
          </w:p>
        </w:tc>
        <w:tc>
          <w:tcPr>
            <w:tcW w:w="673" w:type="dxa"/>
            <w:noWrap/>
          </w:tcPr>
          <w:p w14:paraId="30D684FE" w14:textId="76129E6D" w:rsidR="000259EE" w:rsidRPr="00B72096" w:rsidRDefault="000259EE" w:rsidP="000259E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6</w:t>
            </w:r>
          </w:p>
        </w:tc>
        <w:tc>
          <w:tcPr>
            <w:tcW w:w="848" w:type="dxa"/>
            <w:noWrap/>
          </w:tcPr>
          <w:p w14:paraId="30B8C22A" w14:textId="4354B941" w:rsidR="000259EE" w:rsidRPr="00B72096" w:rsidRDefault="000259EE" w:rsidP="000259E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7,05</w:t>
            </w:r>
          </w:p>
        </w:tc>
        <w:tc>
          <w:tcPr>
            <w:tcW w:w="625" w:type="dxa"/>
            <w:noWrap/>
          </w:tcPr>
          <w:p w14:paraId="3AFDA072" w14:textId="2453BD9E" w:rsidR="000259EE" w:rsidRPr="00B72096" w:rsidRDefault="000259EE" w:rsidP="000259E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5</w:t>
            </w:r>
          </w:p>
        </w:tc>
        <w:tc>
          <w:tcPr>
            <w:tcW w:w="848" w:type="dxa"/>
            <w:noWrap/>
          </w:tcPr>
          <w:p w14:paraId="2F01116D" w14:textId="3B9E296B" w:rsidR="000259EE" w:rsidRPr="00B72096" w:rsidRDefault="000259EE" w:rsidP="000259E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5,44</w:t>
            </w:r>
          </w:p>
        </w:tc>
        <w:tc>
          <w:tcPr>
            <w:tcW w:w="625" w:type="dxa"/>
            <w:noWrap/>
          </w:tcPr>
          <w:p w14:paraId="57065E89" w14:textId="3DA7D19A" w:rsidR="000259EE" w:rsidRPr="00B72096" w:rsidRDefault="000259EE" w:rsidP="000259E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01</w:t>
            </w:r>
          </w:p>
        </w:tc>
        <w:tc>
          <w:tcPr>
            <w:tcW w:w="848" w:type="dxa"/>
            <w:noWrap/>
          </w:tcPr>
          <w:p w14:paraId="2A6582BD" w14:textId="6A20D1B7" w:rsidR="000259EE" w:rsidRPr="00B72096" w:rsidRDefault="000259EE" w:rsidP="000259E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2,90</w:t>
            </w:r>
          </w:p>
        </w:tc>
        <w:tc>
          <w:tcPr>
            <w:tcW w:w="625" w:type="dxa"/>
            <w:noWrap/>
          </w:tcPr>
          <w:p w14:paraId="135565C1" w14:textId="081A5258" w:rsidR="000259EE" w:rsidRPr="00B72096" w:rsidRDefault="000259EE" w:rsidP="000259E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bio12</w:t>
            </w:r>
          </w:p>
        </w:tc>
        <w:tc>
          <w:tcPr>
            <w:tcW w:w="848" w:type="dxa"/>
            <w:noWrap/>
          </w:tcPr>
          <w:p w14:paraId="4E2D4F77" w14:textId="74D5ACEB" w:rsidR="000259EE" w:rsidRPr="00B72096" w:rsidRDefault="000259EE" w:rsidP="000259E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</w:pPr>
            <w:r w:rsidRPr="00B72096">
              <w:rPr>
                <w:rFonts w:ascii="Times New Roman" w:eastAsia="Times New Roman" w:hAnsi="Times New Roman" w:cs="Times New Roman"/>
                <w:color w:val="000000"/>
                <w:sz w:val="10"/>
                <w:szCs w:val="10"/>
                <w:lang w:val="en-GB" w:eastAsia="de-DE"/>
              </w:rPr>
              <w:t>0,88</w:t>
            </w:r>
          </w:p>
        </w:tc>
      </w:tr>
    </w:tbl>
    <w:p w14:paraId="0329EEFF" w14:textId="77777777" w:rsidR="008C6EAA" w:rsidRPr="00B72096" w:rsidRDefault="008C6EAA" w:rsidP="00084607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lang w:val="en-US"/>
        </w:rPr>
      </w:pPr>
    </w:p>
    <w:p w14:paraId="7A94B098" w14:textId="77777777" w:rsidR="00084607" w:rsidRPr="00B72096" w:rsidRDefault="00084607" w:rsidP="00084607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lang w:val="en-US"/>
        </w:rPr>
      </w:pPr>
    </w:p>
    <w:p w14:paraId="3547C249" w14:textId="36C6C878" w:rsidR="00084607" w:rsidRPr="00B72096" w:rsidRDefault="00084607" w:rsidP="00084607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lang w:val="en-US"/>
        </w:rPr>
      </w:pPr>
    </w:p>
    <w:p w14:paraId="03056250" w14:textId="00994BD1" w:rsidR="008C6EAA" w:rsidRPr="00B72096" w:rsidRDefault="008C6EAA" w:rsidP="00084607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lang w:val="en-US"/>
        </w:rPr>
      </w:pPr>
    </w:p>
    <w:p w14:paraId="13FE3F9D" w14:textId="1BDB145E" w:rsidR="008C6EAA" w:rsidRPr="00B72096" w:rsidRDefault="008C6EAA" w:rsidP="00084607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lang w:val="en-US"/>
        </w:rPr>
      </w:pPr>
    </w:p>
    <w:p w14:paraId="3EA9128D" w14:textId="7739844F" w:rsidR="008C6EAA" w:rsidRPr="00B72096" w:rsidRDefault="008C6EAA" w:rsidP="00084607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lang w:val="en-US"/>
        </w:rPr>
      </w:pPr>
    </w:p>
    <w:p w14:paraId="7495C9C6" w14:textId="316AB388" w:rsidR="008C6EAA" w:rsidRPr="00B72096" w:rsidRDefault="008C6EAA" w:rsidP="00084607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lang w:val="en-US"/>
        </w:rPr>
      </w:pPr>
    </w:p>
    <w:p w14:paraId="657632F5" w14:textId="028DD6F2" w:rsidR="008C6EAA" w:rsidRPr="00B72096" w:rsidRDefault="008C6EAA" w:rsidP="00084607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lang w:val="en-US"/>
        </w:rPr>
      </w:pPr>
    </w:p>
    <w:p w14:paraId="167BB1A5" w14:textId="225AD579" w:rsidR="008C6EAA" w:rsidRPr="00B72096" w:rsidRDefault="008C6EAA" w:rsidP="00084607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lang w:val="en-US"/>
        </w:rPr>
      </w:pPr>
    </w:p>
    <w:p w14:paraId="11BC34DD" w14:textId="680C6BF1" w:rsidR="008C6EAA" w:rsidRPr="00B72096" w:rsidRDefault="008C6EAA" w:rsidP="00084607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lang w:val="en-US"/>
        </w:rPr>
      </w:pPr>
    </w:p>
    <w:p w14:paraId="72D58D52" w14:textId="74F27E76" w:rsidR="008C6EAA" w:rsidRDefault="008C6EAA" w:rsidP="00084607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lang w:val="en-US"/>
        </w:rPr>
      </w:pPr>
    </w:p>
    <w:p w14:paraId="15EA63FD" w14:textId="5C0AB08F" w:rsidR="00D00005" w:rsidRDefault="00D00005" w:rsidP="00084607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lang w:val="en-US"/>
        </w:rPr>
      </w:pPr>
    </w:p>
    <w:p w14:paraId="21243B03" w14:textId="77777777" w:rsidR="00D00005" w:rsidRPr="00B72096" w:rsidRDefault="00D00005" w:rsidP="00084607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lang w:val="en-US"/>
        </w:rPr>
      </w:pPr>
    </w:p>
    <w:p w14:paraId="72C5A721" w14:textId="77777777" w:rsidR="00ED2804" w:rsidRPr="00B72096" w:rsidRDefault="00ED2804" w:rsidP="00084607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lang w:val="en-US"/>
        </w:rPr>
      </w:pPr>
    </w:p>
    <w:p w14:paraId="1BCB5B7B" w14:textId="03B582F0" w:rsidR="008C6EAA" w:rsidRPr="00B72096" w:rsidRDefault="008C6EAA" w:rsidP="008C6EAA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B72096">
        <w:rPr>
          <w:rFonts w:ascii="Times New Roman" w:hAnsi="Times New Roman" w:cs="Times New Roman"/>
          <w:b/>
          <w:sz w:val="24"/>
          <w:szCs w:val="24"/>
          <w:lang w:val="en-GB"/>
        </w:rPr>
        <w:t xml:space="preserve">Supplementary </w:t>
      </w:r>
      <w:r w:rsidR="005F186C" w:rsidRPr="00B72096">
        <w:rPr>
          <w:rFonts w:ascii="Times New Roman" w:hAnsi="Times New Roman" w:cs="Times New Roman"/>
          <w:b/>
          <w:sz w:val="24"/>
          <w:szCs w:val="24"/>
          <w:lang w:val="en-GB"/>
        </w:rPr>
        <w:t>material</w:t>
      </w:r>
      <w:r w:rsidRPr="00B72096">
        <w:rPr>
          <w:rFonts w:ascii="Times New Roman" w:hAnsi="Times New Roman" w:cs="Times New Roman"/>
          <w:b/>
          <w:sz w:val="24"/>
          <w:szCs w:val="24"/>
          <w:lang w:val="en-GB"/>
        </w:rPr>
        <w:t xml:space="preserve"> S5: One variable response curves for the categori</w:t>
      </w:r>
      <w:r w:rsidR="00772480" w:rsidRPr="00B72096">
        <w:rPr>
          <w:rFonts w:ascii="Times New Roman" w:hAnsi="Times New Roman" w:cs="Times New Roman"/>
          <w:b/>
          <w:sz w:val="24"/>
          <w:szCs w:val="24"/>
          <w:lang w:val="en-GB"/>
        </w:rPr>
        <w:t>c</w:t>
      </w:r>
      <w:r w:rsidRPr="00B72096">
        <w:rPr>
          <w:rFonts w:ascii="Times New Roman" w:hAnsi="Times New Roman" w:cs="Times New Roman"/>
          <w:b/>
          <w:sz w:val="24"/>
          <w:szCs w:val="24"/>
          <w:lang w:val="en-GB"/>
        </w:rPr>
        <w:t xml:space="preserve">al land cover variable. </w:t>
      </w:r>
      <w:r w:rsidRPr="00B72096">
        <w:rPr>
          <w:rFonts w:ascii="Times New Roman" w:hAnsi="Times New Roman" w:cs="Times New Roman"/>
          <w:sz w:val="24"/>
          <w:szCs w:val="24"/>
          <w:lang w:val="en-GB"/>
        </w:rPr>
        <w:t>The modelling part was done with the freeware MaxEnt</w:t>
      </w:r>
      <w:r w:rsidRPr="00B72096">
        <w:rPr>
          <w:rFonts w:ascii="Times New Roman" w:hAnsi="Times New Roman" w:cs="Times New Roman"/>
          <w:sz w:val="24"/>
          <w:szCs w:val="24"/>
          <w:lang w:val="en-GB"/>
        </w:rPr>
        <w:fldChar w:fldCharType="begin" w:fldLock="1"/>
      </w:r>
      <w:r w:rsidRPr="00B72096">
        <w:rPr>
          <w:rFonts w:ascii="Times New Roman" w:hAnsi="Times New Roman" w:cs="Times New Roman"/>
          <w:sz w:val="24"/>
          <w:szCs w:val="24"/>
          <w:lang w:val="en-GB"/>
        </w:rPr>
        <w:instrText>ADDIN CSL_CITATION {"citationItems":[{"id":"ITEM-1","itemData":{"author":[{"dropping-particle":"","family":"Phillips","given":"Steven J.","non-dropping-particle":"","parse-names":false,"suffix":""},{"dropping-particle":"","family":"Dudík","given":"Miroslav","non-dropping-particle":"","parse-names":false,"suffix":""},{"dropping-particle":"","family":"Schapire","given":"Robert E.","non-dropping-particle":"","parse-names":false,"suffix":""}],"id":"ITEM-1","issued":{"date-parts":[["2017"]]},"title":"[Internet] Maxent software for modeling species niches and distributions (Version 3.4.1). Available from url: http://biodiversityinformatics.amnh.org/open_source/maxent/. Accessed in 2019.","type":"article"},"uris":["http://www.mendeley.com/documents/?uuid=3dae211d-4029-44df-9089-a9bd895aaa29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</w:r>
      <w:r w:rsidRPr="00B72096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B72096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5</w:t>
      </w:r>
      <w:r w:rsidRPr="00B72096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B72096">
        <w:rPr>
          <w:rFonts w:ascii="Times New Roman" w:hAnsi="Times New Roman" w:cs="Times New Roman"/>
          <w:sz w:val="24"/>
          <w:szCs w:val="24"/>
          <w:lang w:val="en-GB"/>
        </w:rPr>
        <w:t xml:space="preserve"> and the statistical programme R</w:t>
      </w:r>
      <w:r w:rsidRPr="00B72096">
        <w:rPr>
          <w:rFonts w:ascii="Times New Roman" w:hAnsi="Times New Roman" w:cs="Times New Roman"/>
          <w:sz w:val="24"/>
          <w:szCs w:val="24"/>
          <w:lang w:val="en-GB"/>
        </w:rPr>
        <w:fldChar w:fldCharType="begin" w:fldLock="1"/>
      </w:r>
      <w:r w:rsidRPr="00B72096">
        <w:rPr>
          <w:rFonts w:ascii="Times New Roman" w:hAnsi="Times New Roman" w:cs="Times New Roman"/>
          <w:sz w:val="24"/>
          <w:szCs w:val="24"/>
          <w:lang w:val="en-GB"/>
        </w:rPr>
        <w:instrText>ADDIN CSL_CITATION {"citationItems":[{"id":"ITEM-1","itemData":{"abstract":"R Core Team (2017). R: A language and environment for statistical computing. R Foundation for Statistical Computing, Vienna, Austria. URL https://www.R-project.org/.","author":[{"dropping-particle":"","family":"R Core Team","given":"","non-dropping-particle":"","parse-names":false,"suffix":""}],"id":"ITEM-1","issued":{"date-parts":[["2017"]]},"title":"R: A language and environment for statistical computing. R Foundation for Statistical Computing, Vienna, Austria. URL https://www.R-project.org/.","type":"article"},"uris":["http://www.mendeley.com/documents/?uuid=241c029f-e3cd-4876-bbce-6d7469faccef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</w:r>
      <w:r w:rsidRPr="00B72096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B72096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6</w:t>
      </w:r>
      <w:r w:rsidRPr="00B72096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B72096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19D634CE" w14:textId="2C8FB93A" w:rsidR="009A0980" w:rsidRPr="00B72096" w:rsidRDefault="009A0980" w:rsidP="008C6EAA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B72096"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 wp14:anchorId="7AF67F86" wp14:editId="06D0F5A5">
            <wp:extent cx="1890000" cy="1260000"/>
            <wp:effectExtent l="19050" t="19050" r="15240" b="1651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Epomops_franqueti_landcover_res_50_only.png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90000" cy="126000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Pr="00B72096"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 wp14:anchorId="43528C88" wp14:editId="669EEBE5">
            <wp:extent cx="1890000" cy="1260000"/>
            <wp:effectExtent l="19050" t="19050" r="15240" b="1651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Hypsignathus_monstrosus_landcover_res_50_only.png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90000" cy="126000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Pr="00B72096"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 wp14:anchorId="4D462895" wp14:editId="708BBCDE">
            <wp:extent cx="1890000" cy="1260000"/>
            <wp:effectExtent l="19050" t="19050" r="15240" b="1651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Myonycteris_torquata_landcover_res_50_only.png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90000" cy="126000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="0084774A" w:rsidRPr="00B72096"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 wp14:anchorId="4AF14CCD" wp14:editId="261C2001">
            <wp:extent cx="1890000" cy="1260000"/>
            <wp:effectExtent l="19050" t="19050" r="15240" b="16510"/>
            <wp:docPr id="15" name="Grafik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Eidolon_helvum_landcover_res_50_only.png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90000" cy="126000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94432C9" w14:textId="07A53EFD" w:rsidR="009A0980" w:rsidRPr="00B72096" w:rsidRDefault="009A0980" w:rsidP="008C6EAA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B72096"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 wp14:anchorId="02C22FE9" wp14:editId="61BDAB48">
            <wp:extent cx="1890000" cy="1260000"/>
            <wp:effectExtent l="19050" t="19050" r="15240" b="16510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Epomophorus_gambianus_landcover_res_50_only.png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90000" cy="126000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Pr="00B72096"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 wp14:anchorId="58AA8E0C" wp14:editId="0E0E193D">
            <wp:extent cx="1890000" cy="1260000"/>
            <wp:effectExtent l="19050" t="19050" r="15240" b="16510"/>
            <wp:docPr id="11" name="Grafik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Lissonycteris_angolensis_landcover_res_50_only.png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90000" cy="126000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Pr="00B72096"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 wp14:anchorId="609CEFAB" wp14:editId="76D81B0F">
            <wp:extent cx="1890000" cy="1260000"/>
            <wp:effectExtent l="19050" t="19050" r="15240" b="16510"/>
            <wp:docPr id="12" name="Grafik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Micropteropus_pusillus_landcover_res_50_only.png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90000" cy="126000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Pr="00B72096"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 wp14:anchorId="0933F724" wp14:editId="36A3041E">
            <wp:extent cx="1890000" cy="1260000"/>
            <wp:effectExtent l="19050" t="19050" r="15240" b="16510"/>
            <wp:docPr id="13" name="Grafik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Mops_condylurus_landcover_res_50_only.png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90000" cy="126000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="0084774A" w:rsidRPr="0048428F">
        <w:rPr>
          <w:rFonts w:ascii="Times New Roman" w:hAnsi="Times New Roman" w:cs="Times New Roman"/>
          <w:noProof/>
          <w:sz w:val="24"/>
          <w:szCs w:val="24"/>
          <w:lang w:val="en-GB" w:eastAsia="de-DE"/>
        </w:rPr>
        <w:t xml:space="preserve"> </w:t>
      </w:r>
      <w:r w:rsidR="0084774A" w:rsidRPr="00B72096"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 wp14:anchorId="674CF891" wp14:editId="0EE8CC70">
            <wp:extent cx="1890000" cy="1260000"/>
            <wp:effectExtent l="19050" t="19050" r="15240" b="16510"/>
            <wp:docPr id="17" name="Grafik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Rousettus_aegyptiacus_landcover_res_50_only.png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90000" cy="126000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C723F4A" w14:textId="2291ECBC" w:rsidR="00000000" w:rsidRPr="0048428F" w:rsidRDefault="008A4C03" w:rsidP="0048428F">
      <w:pPr>
        <w:jc w:val="both"/>
        <w:rPr>
          <w:rFonts w:ascii="Times New Roman" w:hAnsi="Times New Roman" w:cs="Times New Roman"/>
          <w:i/>
          <w:iCs/>
          <w:sz w:val="28"/>
          <w:szCs w:val="28"/>
          <w:lang w:val="en-GB"/>
        </w:rPr>
        <w:sectPr w:rsidR="00000000" w:rsidRPr="0048428F" w:rsidSect="003C6D39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  <w:r w:rsidRPr="00B72096">
        <w:rPr>
          <w:rFonts w:ascii="Times New Roman" w:hAnsi="Times New Roman" w:cs="Times New Roman"/>
          <w:iCs/>
          <w:sz w:val="28"/>
          <w:szCs w:val="28"/>
          <w:lang w:val="en-GB"/>
        </w:rPr>
        <w:t>One variable response curves for the categorical land cover variable</w:t>
      </w:r>
      <w:r w:rsidRPr="00B72096">
        <w:rPr>
          <w:rFonts w:ascii="Times New Roman" w:hAnsi="Times New Roman" w:cs="Times New Roman"/>
          <w:sz w:val="24"/>
          <w:szCs w:val="24"/>
          <w:lang w:val="en-GB"/>
        </w:rPr>
        <w:t xml:space="preserve">: a) </w:t>
      </w:r>
      <w:r w:rsidRPr="00B72096">
        <w:rPr>
          <w:rFonts w:ascii="Times New Roman" w:hAnsi="Times New Roman" w:cs="Times New Roman"/>
          <w:i/>
          <w:iCs/>
          <w:sz w:val="28"/>
          <w:szCs w:val="28"/>
          <w:lang w:val="en-GB"/>
        </w:rPr>
        <w:t>Epomops franqueti</w:t>
      </w:r>
      <w:r w:rsidRPr="00B72096">
        <w:rPr>
          <w:rFonts w:ascii="Times New Roman" w:hAnsi="Times New Roman" w:cs="Times New Roman"/>
          <w:iCs/>
          <w:sz w:val="28"/>
          <w:szCs w:val="28"/>
          <w:lang w:val="en-GB"/>
        </w:rPr>
        <w:t xml:space="preserve">, b) </w:t>
      </w:r>
      <w:r w:rsidRPr="00B72096">
        <w:rPr>
          <w:rFonts w:ascii="Times New Roman" w:hAnsi="Times New Roman" w:cs="Times New Roman"/>
          <w:i/>
          <w:iCs/>
          <w:sz w:val="28"/>
          <w:szCs w:val="28"/>
          <w:lang w:val="en-GB"/>
        </w:rPr>
        <w:t>Hypsignathus monstrosus</w:t>
      </w:r>
      <w:r w:rsidRPr="00B72096">
        <w:rPr>
          <w:rFonts w:ascii="Times New Roman" w:hAnsi="Times New Roman" w:cs="Times New Roman"/>
          <w:iCs/>
          <w:sz w:val="28"/>
          <w:szCs w:val="28"/>
          <w:lang w:val="en-GB"/>
        </w:rPr>
        <w:t xml:space="preserve">, c) </w:t>
      </w:r>
      <w:r w:rsidRPr="00B72096">
        <w:rPr>
          <w:rFonts w:ascii="Times New Roman" w:hAnsi="Times New Roman" w:cs="Times New Roman"/>
          <w:i/>
          <w:iCs/>
          <w:sz w:val="28"/>
          <w:szCs w:val="28"/>
          <w:lang w:val="en-GB"/>
        </w:rPr>
        <w:t>Myonycteris torquata</w:t>
      </w:r>
      <w:r w:rsidRPr="00B72096">
        <w:rPr>
          <w:rFonts w:ascii="Times New Roman" w:hAnsi="Times New Roman" w:cs="Times New Roman"/>
          <w:iCs/>
          <w:sz w:val="28"/>
          <w:szCs w:val="28"/>
          <w:lang w:val="en-GB"/>
        </w:rPr>
        <w:t xml:space="preserve">, d) </w:t>
      </w:r>
      <w:r w:rsidR="00F60CA2" w:rsidRPr="00B72096">
        <w:rPr>
          <w:rFonts w:ascii="Times New Roman" w:hAnsi="Times New Roman" w:cs="Times New Roman"/>
          <w:i/>
          <w:iCs/>
          <w:sz w:val="28"/>
          <w:szCs w:val="28"/>
          <w:lang w:val="en-GB"/>
        </w:rPr>
        <w:t>Eidolon helvum</w:t>
      </w:r>
      <w:r w:rsidRPr="00B72096">
        <w:rPr>
          <w:rFonts w:ascii="Times New Roman" w:hAnsi="Times New Roman" w:cs="Times New Roman"/>
          <w:iCs/>
          <w:sz w:val="28"/>
          <w:szCs w:val="28"/>
          <w:lang w:val="en-GB"/>
        </w:rPr>
        <w:t xml:space="preserve">, e) </w:t>
      </w:r>
      <w:r w:rsidR="00F60CA2" w:rsidRPr="00B72096">
        <w:rPr>
          <w:rFonts w:ascii="Times New Roman" w:hAnsi="Times New Roman" w:cs="Times New Roman"/>
          <w:i/>
          <w:iCs/>
          <w:sz w:val="28"/>
          <w:szCs w:val="28"/>
          <w:lang w:val="en-GB"/>
        </w:rPr>
        <w:t>Epomophorus gambianus</w:t>
      </w:r>
      <w:r w:rsidRPr="00B72096">
        <w:rPr>
          <w:rFonts w:ascii="Times New Roman" w:hAnsi="Times New Roman" w:cs="Times New Roman"/>
          <w:iCs/>
          <w:sz w:val="28"/>
          <w:szCs w:val="28"/>
          <w:lang w:val="en-GB"/>
        </w:rPr>
        <w:t xml:space="preserve">, f) </w:t>
      </w:r>
      <w:r w:rsidR="00F60CA2" w:rsidRPr="00B72096">
        <w:rPr>
          <w:rFonts w:ascii="Times New Roman" w:hAnsi="Times New Roman" w:cs="Times New Roman"/>
          <w:i/>
          <w:iCs/>
          <w:sz w:val="28"/>
          <w:szCs w:val="28"/>
          <w:lang w:val="en-GB"/>
        </w:rPr>
        <w:t>Lissonycteris angolensis</w:t>
      </w:r>
      <w:r w:rsidRPr="00B72096">
        <w:rPr>
          <w:rFonts w:ascii="Times New Roman" w:hAnsi="Times New Roman" w:cs="Times New Roman"/>
          <w:iCs/>
          <w:sz w:val="28"/>
          <w:szCs w:val="28"/>
          <w:lang w:val="en-GB"/>
        </w:rPr>
        <w:t xml:space="preserve">, g) </w:t>
      </w:r>
      <w:r w:rsidR="00F60CA2" w:rsidRPr="00B72096">
        <w:rPr>
          <w:rFonts w:ascii="Times New Roman" w:hAnsi="Times New Roman" w:cs="Times New Roman"/>
          <w:i/>
          <w:iCs/>
          <w:sz w:val="28"/>
          <w:szCs w:val="28"/>
          <w:lang w:val="en-GB"/>
        </w:rPr>
        <w:t>Micropteropus pusillus</w:t>
      </w:r>
      <w:r w:rsidRPr="00B72096">
        <w:rPr>
          <w:rFonts w:ascii="Times New Roman" w:hAnsi="Times New Roman" w:cs="Times New Roman"/>
          <w:iCs/>
          <w:sz w:val="28"/>
          <w:szCs w:val="28"/>
          <w:lang w:val="en-GB"/>
        </w:rPr>
        <w:t xml:space="preserve">, h) </w:t>
      </w:r>
      <w:r w:rsidR="00F60CA2">
        <w:rPr>
          <w:rFonts w:ascii="Times New Roman" w:hAnsi="Times New Roman" w:cs="Times New Roman"/>
          <w:i/>
          <w:iCs/>
          <w:sz w:val="28"/>
          <w:szCs w:val="28"/>
          <w:lang w:val="en-GB"/>
        </w:rPr>
        <w:t xml:space="preserve"> </w:t>
      </w:r>
      <w:r w:rsidR="00F60CA2" w:rsidRPr="00B72096">
        <w:rPr>
          <w:rFonts w:ascii="Times New Roman" w:hAnsi="Times New Roman" w:cs="Times New Roman"/>
          <w:i/>
          <w:iCs/>
          <w:sz w:val="28"/>
          <w:szCs w:val="28"/>
          <w:lang w:val="en-GB"/>
        </w:rPr>
        <w:t>Mops condylurus</w:t>
      </w:r>
      <w:r w:rsidRPr="00B72096">
        <w:rPr>
          <w:rFonts w:ascii="Times New Roman" w:hAnsi="Times New Roman" w:cs="Times New Roman"/>
          <w:iCs/>
          <w:sz w:val="28"/>
          <w:szCs w:val="28"/>
          <w:lang w:val="en-GB"/>
        </w:rPr>
        <w:t xml:space="preserve">, </w:t>
      </w:r>
      <w:r w:rsidR="0084774A">
        <w:rPr>
          <w:rFonts w:ascii="Times New Roman" w:hAnsi="Times New Roman" w:cs="Times New Roman"/>
          <w:iCs/>
          <w:sz w:val="28"/>
          <w:szCs w:val="28"/>
          <w:lang w:val="en-GB"/>
        </w:rPr>
        <w:t>i) </w:t>
      </w:r>
      <w:r w:rsidR="00F60CA2" w:rsidRPr="00B72096">
        <w:rPr>
          <w:rFonts w:ascii="Times New Roman" w:hAnsi="Times New Roman" w:cs="Times New Roman"/>
          <w:i/>
          <w:iCs/>
          <w:sz w:val="28"/>
          <w:szCs w:val="28"/>
          <w:lang w:val="en-GB"/>
        </w:rPr>
        <w:t xml:space="preserve">Rousettus aegyptiacus </w:t>
      </w:r>
      <w:r w:rsidRPr="00B72096">
        <w:rPr>
          <w:rFonts w:ascii="Times New Roman" w:hAnsi="Times New Roman" w:cs="Times New Roman"/>
          <w:i/>
          <w:iCs/>
          <w:sz w:val="28"/>
          <w:szCs w:val="28"/>
          <w:lang w:val="en-GB"/>
        </w:rPr>
        <w:t xml:space="preserve">Mops condylurus. </w:t>
      </w:r>
      <w:r w:rsidRPr="00B72096">
        <w:rPr>
          <w:rFonts w:ascii="Times New Roman" w:hAnsi="Times New Roman" w:cs="Times New Roman"/>
          <w:iCs/>
          <w:sz w:val="28"/>
          <w:szCs w:val="28"/>
          <w:lang w:val="en-GB"/>
        </w:rPr>
        <w:t xml:space="preserve">Land cover classes: </w:t>
      </w:r>
      <w:r w:rsidR="003E5009" w:rsidRPr="00B72096">
        <w:rPr>
          <w:rFonts w:ascii="Times New Roman" w:hAnsi="Times New Roman" w:cs="Times New Roman"/>
          <w:iCs/>
          <w:sz w:val="28"/>
          <w:szCs w:val="28"/>
          <w:lang w:val="en-GB"/>
        </w:rPr>
        <w:t>11 – Post-flooding or irrigated croplands, 14 – Rainfed croplands, 20 – Mosaic Cropland (50-70%) / Vegetation (grassland, shrubland, forest) (20-50%), 30 – Mosaic Vegetation (grassland, shrubland, forest) (50-70%) / Cropland (20-50%), 40 – Closed to open (&gt;15%) broadleaved evergreen and/or semi-deciduous forest (&gt;5m), 50 – Closed (&gt;40%) broadleaved deciduous forest (&gt;5m), 60 – Open (15-40%) broadleaved deciduous forest (&gt;5m), 70 – Closed (&gt;40%) needleleaved evergreen forest (&gt;5m), 90 – Open (15-40%) needleleaved deciduous or evergreen forest (&gt;5m), 100 – Closed to open (&gt;15%) mixed broadleaved and needleleaved forest (&gt;5m), 110 – Mosaic Forest/Shrubland (50-70%) / Grassland (20-50%), 120 – Mosaic Grassland (50-70%) / Forest/Shrubland (20-50%), 130 – Closed to open (&gt;15%) shrubland (&lt;5m), 140 – Closed to open (&gt;15%) grassland, 150 – Sparse (&lt;15%) vegetation (woody vegetation, shrubs, grassland), 160 – Closed (&gt;40%) broadleaved forest regularly flooded – Fresh water, 170 – Closed (&gt;40%) broadleaved semi-deciduous and/or evergreen forest regularly flooded – Saline water, 180 – Closed to open (&gt;15%) vegetation (grassland, shrubland, woody vegetation) on regularly flooded or waterlogged soil – Fresh, brackish or saline water, 190 – Artificial surfaces and associated areas (urban areas &gt;50%), 200 – Bare areas, 210 – Water bodies, 220 – Permanent snow and ice, 230 – No data</w:t>
      </w:r>
      <w:r w:rsidR="00A1319C" w:rsidRPr="00B72096">
        <w:rPr>
          <w:rFonts w:ascii="Times New Roman" w:hAnsi="Times New Roman" w:cs="Times New Roman"/>
          <w:lang w:val="en-US"/>
        </w:rPr>
        <w:t>.</w:t>
      </w:r>
    </w:p>
    <w:p w14:paraId="69B9BE39" w14:textId="3C00EA18" w:rsidR="00717FA5" w:rsidRPr="00B72096" w:rsidRDefault="00717FA5" w:rsidP="00717FA5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B72096">
        <w:rPr>
          <w:rFonts w:ascii="Times New Roman" w:hAnsi="Times New Roman" w:cs="Times New Roman"/>
          <w:b/>
          <w:sz w:val="24"/>
          <w:szCs w:val="24"/>
          <w:lang w:val="en-GB"/>
        </w:rPr>
        <w:t>Supplementary material S</w:t>
      </w:r>
      <w:r w:rsidR="005F186C" w:rsidRPr="00B72096">
        <w:rPr>
          <w:rFonts w:ascii="Times New Roman" w:hAnsi="Times New Roman" w:cs="Times New Roman"/>
          <w:b/>
          <w:sz w:val="24"/>
          <w:szCs w:val="24"/>
          <w:lang w:val="en-GB"/>
        </w:rPr>
        <w:t>6</w:t>
      </w:r>
      <w:r w:rsidRPr="00B72096">
        <w:rPr>
          <w:rFonts w:ascii="Times New Roman" w:hAnsi="Times New Roman" w:cs="Times New Roman"/>
          <w:b/>
          <w:sz w:val="24"/>
          <w:szCs w:val="24"/>
          <w:lang w:val="en-GB"/>
        </w:rPr>
        <w:t xml:space="preserve">: References of the exact </w:t>
      </w:r>
      <w:r w:rsidR="005F186C" w:rsidRPr="00B72096">
        <w:rPr>
          <w:rFonts w:ascii="Times New Roman" w:hAnsi="Times New Roman" w:cs="Times New Roman"/>
          <w:b/>
          <w:sz w:val="24"/>
          <w:szCs w:val="24"/>
          <w:lang w:val="en-GB"/>
        </w:rPr>
        <w:t>IUCN polygons</w:t>
      </w:r>
      <w:r w:rsidR="00554E26" w:rsidRPr="00B72096">
        <w:rPr>
          <w:rFonts w:ascii="Times New Roman" w:hAnsi="Times New Roman" w:cs="Times New Roman"/>
          <w:b/>
          <w:sz w:val="24"/>
          <w:szCs w:val="24"/>
          <w:lang w:val="en-GB"/>
        </w:rPr>
        <w:t xml:space="preserve"> (as of January 2020)</w:t>
      </w:r>
      <w:r w:rsidR="005F186C" w:rsidRPr="00B72096">
        <w:rPr>
          <w:rFonts w:ascii="Times New Roman" w:hAnsi="Times New Roman" w:cs="Times New Roman"/>
          <w:b/>
          <w:sz w:val="24"/>
          <w:szCs w:val="24"/>
          <w:lang w:val="en-GB"/>
        </w:rPr>
        <w:fldChar w:fldCharType="begin" w:fldLock="1"/>
      </w:r>
      <w:r w:rsidR="004014DE" w:rsidRPr="00B72096">
        <w:rPr>
          <w:rFonts w:ascii="Times New Roman" w:hAnsi="Times New Roman" w:cs="Times New Roman"/>
          <w:b/>
          <w:sz w:val="24"/>
          <w:szCs w:val="24"/>
          <w:lang w:val="en-GB"/>
        </w:rPr>
        <w:instrText>ADDIN CSL_CITATION {"citationItems":[{"id":"ITEM-1","itemData":{"URL":"https://www.iucnredlist.org/search","abstract":"Version 2019-3. &lt;https://www.iucnredlist.org&gt;","author":[{"dropping-particle":"","family":"IUCN","given":"","non-dropping-particle":"","parse-names":false,"suffix":""}],"id":"ITEM-1","issued":{"date-parts":[["2020"]]},"title":"IUCN (International Union for Conservation of Nature and Natural Resources). The IUCN Red List of Threatened Species. Version 2019-3. &lt;https://www.iucnredlist.org&gt;","type":"webpage"},"uris":["http://www.mendeley.com/documents/?uuid=5a8a8b0d-97cb-4783-8758-bc4434c416c1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</w:r>
      <w:r w:rsidR="005F186C" w:rsidRPr="00B72096">
        <w:rPr>
          <w:rFonts w:ascii="Times New Roman" w:hAnsi="Times New Roman" w:cs="Times New Roman"/>
          <w:b/>
          <w:sz w:val="24"/>
          <w:szCs w:val="24"/>
          <w:lang w:val="en-GB"/>
        </w:rPr>
        <w:fldChar w:fldCharType="separate"/>
      </w:r>
      <w:r w:rsidR="005F186C" w:rsidRPr="00B72096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7</w:t>
      </w:r>
      <w:r w:rsidR="005F186C" w:rsidRPr="00B72096">
        <w:rPr>
          <w:rFonts w:ascii="Times New Roman" w:hAnsi="Times New Roman" w:cs="Times New Roman"/>
          <w:b/>
          <w:sz w:val="24"/>
          <w:szCs w:val="24"/>
          <w:lang w:val="en-GB"/>
        </w:rPr>
        <w:fldChar w:fldCharType="end"/>
      </w:r>
      <w:r w:rsidRPr="00B72096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426E60F1" w14:textId="1F89E22F" w:rsidR="00110264" w:rsidRPr="00B72096" w:rsidRDefault="00735FE7" w:rsidP="00110264">
      <w:pPr>
        <w:pStyle w:val="Listenabsatz"/>
        <w:numPr>
          <w:ilvl w:val="0"/>
          <w:numId w:val="3"/>
        </w:numPr>
        <w:rPr>
          <w:b/>
          <w:sz w:val="24"/>
          <w:szCs w:val="24"/>
          <w:lang w:val="en-GB"/>
        </w:rPr>
      </w:pPr>
      <w:r w:rsidRPr="00B72096">
        <w:rPr>
          <w:b/>
          <w:i/>
          <w:lang w:val="en-GB"/>
        </w:rPr>
        <w:t>Epomops franqueti</w:t>
      </w:r>
      <w:r w:rsidRPr="00B72096">
        <w:rPr>
          <w:b/>
          <w:lang w:val="en-GB"/>
        </w:rPr>
        <w:t>:</w:t>
      </w:r>
    </w:p>
    <w:p w14:paraId="07B6D661" w14:textId="58806D93" w:rsidR="00110264" w:rsidRPr="00B72096" w:rsidRDefault="00110264" w:rsidP="00110264">
      <w:pPr>
        <w:pStyle w:val="Listenabsatz"/>
        <w:spacing w:after="240"/>
        <w:ind w:left="357"/>
        <w:contextualSpacing w:val="0"/>
        <w:rPr>
          <w:lang w:val="en-GB"/>
        </w:rPr>
      </w:pPr>
      <w:r w:rsidRPr="00B72096">
        <w:rPr>
          <w:lang w:val="en-GB"/>
        </w:rPr>
        <w:t xml:space="preserve">Kityo, R. &amp; Nalikka, B. 2016. </w:t>
      </w:r>
      <w:r w:rsidRPr="00B72096">
        <w:rPr>
          <w:i/>
          <w:iCs/>
          <w:lang w:val="en-GB"/>
        </w:rPr>
        <w:t xml:space="preserve">Epomops franqueti </w:t>
      </w:r>
      <w:r w:rsidRPr="00B72096">
        <w:rPr>
          <w:lang w:val="en-GB"/>
        </w:rPr>
        <w:t xml:space="preserve">. </w:t>
      </w:r>
      <w:r w:rsidRPr="00B72096">
        <w:rPr>
          <w:i/>
          <w:iCs/>
          <w:lang w:val="en-GB"/>
        </w:rPr>
        <w:t>The IUCN Red List of Threatened Species</w:t>
      </w:r>
      <w:r w:rsidRPr="00B72096">
        <w:rPr>
          <w:lang w:val="en-GB"/>
        </w:rPr>
        <w:t xml:space="preserve"> 2016: e.T7909A22116503</w:t>
      </w:r>
      <w:r w:rsidR="00B50F07" w:rsidRPr="00B72096">
        <w:rPr>
          <w:lang w:val="en-GB"/>
        </w:rPr>
        <w:t xml:space="preserve"> </w:t>
      </w:r>
      <w:hyperlink r:id="rId36" w:history="1">
        <w:r w:rsidR="00B50F07" w:rsidRPr="00B72096">
          <w:rPr>
            <w:rStyle w:val="Hyperlink"/>
            <w:lang w:val="en-GB"/>
          </w:rPr>
          <w:t>https://dx.doi.org/10.2305/IUCN.UK.2016-1.RLTS.T7909A22116503.en</w:t>
        </w:r>
      </w:hyperlink>
      <w:r w:rsidRPr="00B72096">
        <w:rPr>
          <w:lang w:val="en-GB"/>
        </w:rPr>
        <w:t xml:space="preserve">. </w:t>
      </w:r>
    </w:p>
    <w:p w14:paraId="5AC2CCAB" w14:textId="77777777" w:rsidR="00110264" w:rsidRPr="00B72096" w:rsidRDefault="00735FE7" w:rsidP="00110264">
      <w:pPr>
        <w:pStyle w:val="Listenabsatz"/>
        <w:numPr>
          <w:ilvl w:val="0"/>
          <w:numId w:val="3"/>
        </w:numPr>
        <w:rPr>
          <w:b/>
          <w:sz w:val="24"/>
          <w:szCs w:val="24"/>
          <w:lang w:val="en-GB"/>
        </w:rPr>
      </w:pPr>
      <w:r w:rsidRPr="00B72096">
        <w:rPr>
          <w:b/>
          <w:i/>
          <w:lang w:val="en-GB"/>
        </w:rPr>
        <w:t>Hypsignathus monstrosus:</w:t>
      </w:r>
    </w:p>
    <w:p w14:paraId="1CEFC9AE" w14:textId="72D9ECD7" w:rsidR="00735FE7" w:rsidRPr="00B72096" w:rsidRDefault="00735FE7" w:rsidP="00110264">
      <w:pPr>
        <w:pStyle w:val="Listenabsatz"/>
        <w:spacing w:after="240"/>
        <w:ind w:left="357"/>
        <w:contextualSpacing w:val="0"/>
        <w:rPr>
          <w:b/>
          <w:sz w:val="24"/>
          <w:szCs w:val="24"/>
          <w:lang w:val="en-GB"/>
        </w:rPr>
      </w:pPr>
      <w:r w:rsidRPr="00B72096">
        <w:rPr>
          <w:lang w:val="en-GB"/>
        </w:rPr>
        <w:t xml:space="preserve">Tanshi, I. 2016. </w:t>
      </w:r>
      <w:r w:rsidRPr="00B72096">
        <w:rPr>
          <w:i/>
          <w:iCs/>
          <w:lang w:val="en-GB"/>
        </w:rPr>
        <w:t xml:space="preserve">Hypsignathus monstrosus </w:t>
      </w:r>
      <w:r w:rsidRPr="00B72096">
        <w:rPr>
          <w:lang w:val="en-GB"/>
        </w:rPr>
        <w:t xml:space="preserve">(errata version published in 2017). </w:t>
      </w:r>
      <w:r w:rsidRPr="00B72096">
        <w:rPr>
          <w:i/>
          <w:iCs/>
          <w:lang w:val="en-GB"/>
        </w:rPr>
        <w:t>The IUCN Red List of Threatened Species</w:t>
      </w:r>
      <w:r w:rsidRPr="00B72096">
        <w:rPr>
          <w:lang w:val="en-GB"/>
        </w:rPr>
        <w:t xml:space="preserve"> 2016: e.T10734A115098825. </w:t>
      </w:r>
      <w:hyperlink r:id="rId37" w:history="1">
        <w:r w:rsidRPr="00B72096">
          <w:rPr>
            <w:rStyle w:val="Hyperlink"/>
            <w:lang w:val="en-GB"/>
          </w:rPr>
          <w:t>https://dx.doi.org/10.2305/IUCN.UK.2016-3.RLTS.T10734A21999919.en</w:t>
        </w:r>
      </w:hyperlink>
      <w:r w:rsidR="00110264" w:rsidRPr="00B72096">
        <w:rPr>
          <w:lang w:val="en-GB"/>
        </w:rPr>
        <w:t>.</w:t>
      </w:r>
      <w:r w:rsidRPr="00B72096">
        <w:rPr>
          <w:lang w:val="en-GB"/>
        </w:rPr>
        <w:t xml:space="preserve"> </w:t>
      </w:r>
    </w:p>
    <w:p w14:paraId="6BB7D32D" w14:textId="77777777" w:rsidR="00110264" w:rsidRPr="00B72096" w:rsidRDefault="00735FE7" w:rsidP="00110264">
      <w:pPr>
        <w:pStyle w:val="Listenabsatz"/>
        <w:numPr>
          <w:ilvl w:val="0"/>
          <w:numId w:val="3"/>
        </w:numPr>
        <w:rPr>
          <w:b/>
          <w:i/>
          <w:lang w:val="en-GB"/>
        </w:rPr>
      </w:pPr>
      <w:r w:rsidRPr="00B72096">
        <w:rPr>
          <w:b/>
          <w:i/>
          <w:lang w:val="en-GB"/>
        </w:rPr>
        <w:t>Myonycteris torquata:</w:t>
      </w:r>
    </w:p>
    <w:p w14:paraId="59AC813E" w14:textId="699A9E4D" w:rsidR="00735FE7" w:rsidRPr="00B72096" w:rsidRDefault="00735FE7" w:rsidP="00110264">
      <w:pPr>
        <w:pStyle w:val="Listenabsatz"/>
        <w:spacing w:after="240"/>
        <w:ind w:left="357"/>
        <w:contextualSpacing w:val="0"/>
        <w:rPr>
          <w:b/>
          <w:i/>
          <w:lang w:val="en-GB"/>
        </w:rPr>
      </w:pPr>
      <w:r w:rsidRPr="00B72096">
        <w:t xml:space="preserve">Bakwo Fils, E.M. &amp; Kaleme, P. 2016. </w:t>
      </w:r>
      <w:r w:rsidRPr="00B72096">
        <w:rPr>
          <w:i/>
          <w:iCs/>
          <w:lang w:val="en-GB"/>
        </w:rPr>
        <w:t xml:space="preserve">Myonycteris torquata </w:t>
      </w:r>
      <w:r w:rsidRPr="00B72096">
        <w:rPr>
          <w:lang w:val="en-GB"/>
        </w:rPr>
        <w:t xml:space="preserve">. </w:t>
      </w:r>
      <w:r w:rsidRPr="00B72096">
        <w:rPr>
          <w:i/>
          <w:iCs/>
          <w:lang w:val="en-GB"/>
        </w:rPr>
        <w:t>The IUCN Red List of Threatened Species</w:t>
      </w:r>
      <w:r w:rsidRPr="00B72096">
        <w:rPr>
          <w:lang w:val="en-GB"/>
        </w:rPr>
        <w:t xml:space="preserve"> 2016: e.T84463104A22046504. </w:t>
      </w:r>
      <w:hyperlink r:id="rId38" w:history="1">
        <w:r w:rsidRPr="00B72096">
          <w:rPr>
            <w:color w:val="0000FF"/>
            <w:u w:val="single"/>
            <w:lang w:val="en-GB"/>
          </w:rPr>
          <w:t>https://dx.doi.org/10.2305/IUCN.UK.2016-1.RLTS.T84463104A22046504.en</w:t>
        </w:r>
      </w:hyperlink>
      <w:r w:rsidRPr="00B72096">
        <w:rPr>
          <w:lang w:val="en-GB"/>
        </w:rPr>
        <w:t>. </w:t>
      </w:r>
    </w:p>
    <w:p w14:paraId="22BCEBE2" w14:textId="77777777" w:rsidR="00110264" w:rsidRPr="00B72096" w:rsidRDefault="00735FE7" w:rsidP="00110264">
      <w:pPr>
        <w:pStyle w:val="Listenabsatz"/>
        <w:numPr>
          <w:ilvl w:val="0"/>
          <w:numId w:val="3"/>
        </w:numPr>
        <w:rPr>
          <w:b/>
          <w:lang w:val="en-GB"/>
        </w:rPr>
      </w:pPr>
      <w:r w:rsidRPr="00B72096">
        <w:rPr>
          <w:b/>
          <w:i/>
          <w:lang w:val="en-GB"/>
        </w:rPr>
        <w:t>Eidolon helvum:</w:t>
      </w:r>
    </w:p>
    <w:p w14:paraId="09E00070" w14:textId="1BBB7462" w:rsidR="00735FE7" w:rsidRPr="00B72096" w:rsidRDefault="00735FE7" w:rsidP="00110264">
      <w:pPr>
        <w:pStyle w:val="Listenabsatz"/>
        <w:spacing w:after="240"/>
        <w:ind w:left="357"/>
        <w:contextualSpacing w:val="0"/>
        <w:rPr>
          <w:b/>
          <w:lang w:val="en-GB"/>
        </w:rPr>
      </w:pPr>
      <w:r w:rsidRPr="00B72096">
        <w:rPr>
          <w:lang w:val="en-GB"/>
        </w:rPr>
        <w:t xml:space="preserve">Mickleburgh, S., Hutson, A.M., Bergmans, W., Fahr, J. &amp; Racey, P.A. 2008. </w:t>
      </w:r>
      <w:r w:rsidR="00772480" w:rsidRPr="00B72096">
        <w:rPr>
          <w:i/>
          <w:iCs/>
          <w:lang w:val="en-GB"/>
        </w:rPr>
        <w:t>Eidolon helvum</w:t>
      </w:r>
      <w:r w:rsidRPr="00B72096">
        <w:rPr>
          <w:lang w:val="en-GB"/>
        </w:rPr>
        <w:t xml:space="preserve">. </w:t>
      </w:r>
      <w:r w:rsidRPr="00B72096">
        <w:rPr>
          <w:i/>
          <w:iCs/>
          <w:lang w:val="en-GB"/>
        </w:rPr>
        <w:t>The IUCN Red List of Threatened Species</w:t>
      </w:r>
      <w:r w:rsidRPr="00B72096">
        <w:rPr>
          <w:lang w:val="en-GB"/>
        </w:rPr>
        <w:t xml:space="preserve"> 2008: e.T7084A12824968. </w:t>
      </w:r>
      <w:hyperlink r:id="rId39" w:history="1">
        <w:r w:rsidRPr="00B72096">
          <w:rPr>
            <w:color w:val="0000FF"/>
            <w:u w:val="single"/>
            <w:lang w:val="en-GB"/>
          </w:rPr>
          <w:t>https://dx.doi.org/10.2305/IUCN.UK.2008.RLTS.T7084A12824968.en</w:t>
        </w:r>
      </w:hyperlink>
      <w:r w:rsidRPr="00B72096">
        <w:rPr>
          <w:lang w:val="en-GB"/>
        </w:rPr>
        <w:t>. </w:t>
      </w:r>
    </w:p>
    <w:p w14:paraId="63D307EA" w14:textId="77777777" w:rsidR="00110264" w:rsidRPr="00B72096" w:rsidRDefault="00735FE7" w:rsidP="00110264">
      <w:pPr>
        <w:pStyle w:val="Listenabsatz"/>
        <w:numPr>
          <w:ilvl w:val="0"/>
          <w:numId w:val="3"/>
        </w:numPr>
        <w:rPr>
          <w:b/>
          <w:lang w:val="en-GB"/>
        </w:rPr>
      </w:pPr>
      <w:r w:rsidRPr="00B72096">
        <w:rPr>
          <w:b/>
          <w:i/>
          <w:lang w:val="en-GB"/>
        </w:rPr>
        <w:t>Epomophorus gambianus:</w:t>
      </w:r>
    </w:p>
    <w:p w14:paraId="76A950CE" w14:textId="2DF74F55" w:rsidR="00735FE7" w:rsidRPr="00B72096" w:rsidRDefault="00735FE7" w:rsidP="00110264">
      <w:pPr>
        <w:pStyle w:val="Listenabsatz"/>
        <w:spacing w:after="240"/>
        <w:ind w:left="357"/>
        <w:contextualSpacing w:val="0"/>
        <w:rPr>
          <w:b/>
          <w:lang w:val="en-GB"/>
        </w:rPr>
      </w:pPr>
      <w:r w:rsidRPr="00B72096">
        <w:rPr>
          <w:lang w:val="en-GB"/>
        </w:rPr>
        <w:t xml:space="preserve">Tanshi, I. &amp; Fahr, J. 2016. Epomophorus gambianus . The IUCN Red List of Threatened Species 2016: e.T7903A22122670. </w:t>
      </w:r>
      <w:hyperlink r:id="rId40" w:history="1">
        <w:r w:rsidR="00110264" w:rsidRPr="00B72096">
          <w:rPr>
            <w:rStyle w:val="Hyperlink"/>
            <w:lang w:val="en-GB"/>
          </w:rPr>
          <w:t>https://dx.doi.org/10.2305/IUCN.UK.2016-2.RLTS.T7903A22122670.en</w:t>
        </w:r>
      </w:hyperlink>
      <w:r w:rsidRPr="00B72096">
        <w:rPr>
          <w:lang w:val="en-GB"/>
        </w:rPr>
        <w:t>.</w:t>
      </w:r>
    </w:p>
    <w:p w14:paraId="4D3AEC27" w14:textId="77777777" w:rsidR="00110264" w:rsidRPr="00B72096" w:rsidRDefault="00735FE7" w:rsidP="00110264">
      <w:pPr>
        <w:pStyle w:val="Listenabsatz"/>
        <w:numPr>
          <w:ilvl w:val="0"/>
          <w:numId w:val="3"/>
        </w:numPr>
        <w:rPr>
          <w:b/>
          <w:lang w:val="en-GB"/>
        </w:rPr>
      </w:pPr>
      <w:r w:rsidRPr="00B72096">
        <w:rPr>
          <w:b/>
          <w:i/>
          <w:lang w:val="en-GB"/>
        </w:rPr>
        <w:t>Lissonycteris angolensis:</w:t>
      </w:r>
    </w:p>
    <w:p w14:paraId="308690A8" w14:textId="669069E2" w:rsidR="00735FE7" w:rsidRPr="00B72096" w:rsidRDefault="00735FE7" w:rsidP="00110264">
      <w:pPr>
        <w:pStyle w:val="Listenabsatz"/>
        <w:spacing w:after="240"/>
        <w:ind w:left="357"/>
        <w:contextualSpacing w:val="0"/>
        <w:rPr>
          <w:b/>
          <w:lang w:val="en-GB"/>
        </w:rPr>
      </w:pPr>
      <w:r w:rsidRPr="00B72096">
        <w:rPr>
          <w:lang w:val="en-GB"/>
        </w:rPr>
        <w:t xml:space="preserve">Bergmans, W., Hutson, A.M., Mickleburgh, S. &amp; Monadjem, A. 2017. </w:t>
      </w:r>
      <w:r w:rsidRPr="00B72096">
        <w:rPr>
          <w:i/>
          <w:iCs/>
          <w:lang w:val="en-GB"/>
        </w:rPr>
        <w:t xml:space="preserve">Lissonycteris angolensis </w:t>
      </w:r>
      <w:r w:rsidRPr="00B72096">
        <w:rPr>
          <w:lang w:val="en-GB"/>
        </w:rPr>
        <w:t xml:space="preserve">. </w:t>
      </w:r>
      <w:r w:rsidRPr="00B72096">
        <w:rPr>
          <w:i/>
          <w:iCs/>
          <w:lang w:val="en-GB"/>
        </w:rPr>
        <w:t>The IUCN Red List of Threatened Species</w:t>
      </w:r>
      <w:r w:rsidRPr="00B72096">
        <w:rPr>
          <w:lang w:val="en-GB"/>
        </w:rPr>
        <w:t xml:space="preserve"> 2017: e.T44698A22073874. </w:t>
      </w:r>
      <w:hyperlink r:id="rId41" w:history="1">
        <w:r w:rsidRPr="00B72096">
          <w:rPr>
            <w:color w:val="0000FF"/>
            <w:u w:val="single"/>
            <w:lang w:val="en-GB"/>
          </w:rPr>
          <w:t>https://dx.doi.org/10.2305/IUCN.UK.2017-2.RLTS.T44698A22073874.en</w:t>
        </w:r>
      </w:hyperlink>
      <w:r w:rsidRPr="00B72096">
        <w:rPr>
          <w:lang w:val="en-GB"/>
        </w:rPr>
        <w:t>. </w:t>
      </w:r>
    </w:p>
    <w:p w14:paraId="6BCC24E7" w14:textId="77777777" w:rsidR="00110264" w:rsidRPr="00B72096" w:rsidRDefault="00735FE7" w:rsidP="00110264">
      <w:pPr>
        <w:pStyle w:val="Listenabsatz"/>
        <w:numPr>
          <w:ilvl w:val="0"/>
          <w:numId w:val="3"/>
        </w:numPr>
        <w:rPr>
          <w:b/>
          <w:i/>
          <w:lang w:val="en-GB"/>
        </w:rPr>
      </w:pPr>
      <w:r w:rsidRPr="00B72096">
        <w:rPr>
          <w:b/>
          <w:i/>
          <w:lang w:val="en-GB"/>
        </w:rPr>
        <w:t>Micropteropus pusillus:</w:t>
      </w:r>
    </w:p>
    <w:p w14:paraId="26E8E1D3" w14:textId="027C0B5A" w:rsidR="00735FE7" w:rsidRPr="00B72096" w:rsidRDefault="00735FE7" w:rsidP="00110264">
      <w:pPr>
        <w:pStyle w:val="Listenabsatz"/>
        <w:spacing w:after="240"/>
        <w:ind w:left="357"/>
        <w:contextualSpacing w:val="0"/>
        <w:rPr>
          <w:b/>
          <w:i/>
          <w:lang w:val="en-GB"/>
        </w:rPr>
      </w:pPr>
      <w:r w:rsidRPr="00B72096">
        <w:t xml:space="preserve">Bakwo Fils, E.M. &amp; Kaleme, P. 2016. </w:t>
      </w:r>
      <w:r w:rsidRPr="00B72096">
        <w:rPr>
          <w:i/>
          <w:iCs/>
          <w:lang w:val="en-GB"/>
        </w:rPr>
        <w:t xml:space="preserve">Micropteropus pusillus </w:t>
      </w:r>
      <w:r w:rsidRPr="00B72096">
        <w:rPr>
          <w:lang w:val="en-GB"/>
        </w:rPr>
        <w:t xml:space="preserve">. </w:t>
      </w:r>
      <w:r w:rsidRPr="00B72096">
        <w:rPr>
          <w:i/>
          <w:iCs/>
          <w:lang w:val="en-GB"/>
        </w:rPr>
        <w:t>The IUCN Red List of Threatened Species</w:t>
      </w:r>
      <w:r w:rsidRPr="00B72096">
        <w:rPr>
          <w:lang w:val="en-GB"/>
        </w:rPr>
        <w:t xml:space="preserve"> 2016: e.T13402A22126384. </w:t>
      </w:r>
      <w:hyperlink r:id="rId42" w:history="1">
        <w:r w:rsidRPr="00B72096">
          <w:rPr>
            <w:color w:val="0000FF"/>
            <w:u w:val="single"/>
          </w:rPr>
          <w:t>https://dx.doi.org/10.2305/IUCN.UK.2016-1.RLTS.T13402A22126384.en</w:t>
        </w:r>
      </w:hyperlink>
      <w:r w:rsidRPr="00B72096">
        <w:t>. </w:t>
      </w:r>
    </w:p>
    <w:p w14:paraId="4EDCECC6" w14:textId="77777777" w:rsidR="00110264" w:rsidRPr="00B72096" w:rsidRDefault="00735FE7" w:rsidP="00110264">
      <w:pPr>
        <w:pStyle w:val="Listenabsatz"/>
        <w:numPr>
          <w:ilvl w:val="0"/>
          <w:numId w:val="3"/>
        </w:numPr>
        <w:rPr>
          <w:b/>
        </w:rPr>
      </w:pPr>
      <w:r w:rsidRPr="00B72096">
        <w:rPr>
          <w:b/>
          <w:i/>
          <w:lang w:val="en-GB"/>
        </w:rPr>
        <w:t>Mops condylurus:</w:t>
      </w:r>
    </w:p>
    <w:p w14:paraId="2B0A5B52" w14:textId="77777777" w:rsidR="009A7DA0" w:rsidRDefault="00735FE7" w:rsidP="00110264">
      <w:pPr>
        <w:pStyle w:val="Listenabsatz"/>
        <w:ind w:left="360"/>
        <w:rPr>
          <w:i/>
          <w:iCs/>
          <w:lang w:val="en-GB"/>
        </w:rPr>
      </w:pPr>
      <w:r w:rsidRPr="00B72096">
        <w:rPr>
          <w:lang w:val="en-GB"/>
        </w:rPr>
        <w:t xml:space="preserve">Monadjem, A., Cotterill, F., Hutson, A.M., Mickleburgh, S. &amp; Bergmans, W. 2017. </w:t>
      </w:r>
      <w:r w:rsidRPr="00B72096">
        <w:rPr>
          <w:i/>
          <w:iCs/>
          <w:lang w:val="en-GB"/>
        </w:rPr>
        <w:t xml:space="preserve">Mops condylurus </w:t>
      </w:r>
      <w:r w:rsidRPr="00B72096">
        <w:rPr>
          <w:lang w:val="en-GB"/>
        </w:rPr>
        <w:t xml:space="preserve">. </w:t>
      </w:r>
      <w:r w:rsidRPr="00B72096">
        <w:rPr>
          <w:i/>
          <w:iCs/>
          <w:lang w:val="en-GB"/>
        </w:rPr>
        <w:t xml:space="preserve">The IUCN Red List of </w:t>
      </w:r>
    </w:p>
    <w:p w14:paraId="309DDD87" w14:textId="475E110F" w:rsidR="00735FE7" w:rsidRDefault="00735FE7" w:rsidP="00110264">
      <w:pPr>
        <w:pStyle w:val="Listenabsatz"/>
        <w:ind w:left="360"/>
        <w:rPr>
          <w:lang w:val="en-GB"/>
        </w:rPr>
      </w:pPr>
      <w:r w:rsidRPr="00B72096">
        <w:rPr>
          <w:i/>
          <w:iCs/>
          <w:lang w:val="en-GB"/>
        </w:rPr>
        <w:t>Threatened Species</w:t>
      </w:r>
      <w:r w:rsidRPr="00B72096">
        <w:rPr>
          <w:lang w:val="en-GB"/>
        </w:rPr>
        <w:t xml:space="preserve"> 2017: e.T13838A22075340. </w:t>
      </w:r>
      <w:hyperlink r:id="rId43" w:history="1">
        <w:r w:rsidRPr="00B72096">
          <w:rPr>
            <w:color w:val="0000FF"/>
            <w:u w:val="single"/>
            <w:lang w:val="en-GB"/>
          </w:rPr>
          <w:t>https://dx.doi.org/10.2305/IUCN.UK.2017-2.RLTS.T13838A22075340.en</w:t>
        </w:r>
      </w:hyperlink>
      <w:r w:rsidRPr="00B72096">
        <w:rPr>
          <w:lang w:val="en-GB"/>
        </w:rPr>
        <w:t>. </w:t>
      </w:r>
    </w:p>
    <w:p w14:paraId="29536986" w14:textId="77777777" w:rsidR="009A7DA0" w:rsidRDefault="009A7DA0" w:rsidP="00110264">
      <w:pPr>
        <w:pStyle w:val="Listenabsatz"/>
        <w:ind w:left="360"/>
        <w:rPr>
          <w:lang w:val="en-GB"/>
        </w:rPr>
      </w:pPr>
    </w:p>
    <w:p w14:paraId="1A498178" w14:textId="77777777" w:rsidR="009A7DA0" w:rsidRPr="00B72096" w:rsidRDefault="009A7DA0" w:rsidP="009A7DA0">
      <w:pPr>
        <w:pStyle w:val="Listenabsatz"/>
        <w:numPr>
          <w:ilvl w:val="0"/>
          <w:numId w:val="3"/>
        </w:numPr>
        <w:rPr>
          <w:b/>
          <w:lang w:val="en-GB"/>
        </w:rPr>
      </w:pPr>
      <w:r w:rsidRPr="00B72096">
        <w:rPr>
          <w:b/>
          <w:i/>
          <w:lang w:val="en-GB"/>
        </w:rPr>
        <w:t>Rousettus aegyptiacus:</w:t>
      </w:r>
    </w:p>
    <w:p w14:paraId="10F886AE" w14:textId="77777777" w:rsidR="009A7DA0" w:rsidRPr="00B72096" w:rsidRDefault="009A7DA0" w:rsidP="009A7DA0">
      <w:pPr>
        <w:pStyle w:val="Listenabsatz"/>
        <w:spacing w:after="240"/>
        <w:ind w:left="357"/>
        <w:contextualSpacing w:val="0"/>
        <w:rPr>
          <w:b/>
          <w:lang w:val="en-GB"/>
        </w:rPr>
      </w:pPr>
      <w:r w:rsidRPr="00B72096">
        <w:rPr>
          <w:lang w:val="en-GB"/>
        </w:rPr>
        <w:t xml:space="preserve">Korine, C. 2016. </w:t>
      </w:r>
      <w:r w:rsidRPr="00B72096">
        <w:rPr>
          <w:i/>
          <w:iCs/>
          <w:lang w:val="en-GB"/>
        </w:rPr>
        <w:t xml:space="preserve">Rousettus aegyptiacus </w:t>
      </w:r>
      <w:r w:rsidRPr="00B72096">
        <w:rPr>
          <w:lang w:val="en-GB"/>
        </w:rPr>
        <w:t xml:space="preserve">. </w:t>
      </w:r>
      <w:r w:rsidRPr="00B72096">
        <w:rPr>
          <w:i/>
          <w:iCs/>
          <w:lang w:val="en-GB"/>
        </w:rPr>
        <w:t>The IUCN Red List of Threatened Species</w:t>
      </w:r>
      <w:r w:rsidRPr="00B72096">
        <w:rPr>
          <w:lang w:val="en-GB"/>
        </w:rPr>
        <w:t xml:space="preserve"> 2016: e.T29730A22043105. </w:t>
      </w:r>
      <w:hyperlink r:id="rId44" w:history="1">
        <w:r w:rsidRPr="00B72096">
          <w:rPr>
            <w:color w:val="0000FF"/>
            <w:u w:val="single"/>
            <w:lang w:val="en-GB"/>
          </w:rPr>
          <w:t>https://dx.doi.org/10.2305/IUCN.UK.2016-2.RLTS.T29730A22043105.en</w:t>
        </w:r>
      </w:hyperlink>
      <w:r w:rsidRPr="00B72096">
        <w:rPr>
          <w:lang w:val="en-GB"/>
        </w:rPr>
        <w:t>. </w:t>
      </w:r>
    </w:p>
    <w:p w14:paraId="0AFF1D4E" w14:textId="77777777" w:rsidR="009A7DA0" w:rsidRPr="0048428F" w:rsidRDefault="009A7DA0" w:rsidP="0048428F">
      <w:pPr>
        <w:rPr>
          <w:b/>
          <w:lang w:val="en-GB"/>
        </w:rPr>
      </w:pPr>
    </w:p>
    <w:p w14:paraId="4D93C512" w14:textId="77777777" w:rsidR="00717FA5" w:rsidRPr="00B72096" w:rsidRDefault="00717FA5" w:rsidP="00433FEE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3C6FD35B" w14:textId="77777777" w:rsidR="00717FA5" w:rsidRPr="00B72096" w:rsidRDefault="00717FA5" w:rsidP="00433FEE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5328B073" w14:textId="77777777" w:rsidR="00717FA5" w:rsidRPr="00B72096" w:rsidRDefault="00717FA5" w:rsidP="00433FEE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1065D7D5" w14:textId="77777777" w:rsidR="00717FA5" w:rsidRPr="00B72096" w:rsidRDefault="00717FA5" w:rsidP="00433FEE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1505FB86" w14:textId="77777777" w:rsidR="00717FA5" w:rsidRPr="00B72096" w:rsidRDefault="00717FA5" w:rsidP="00433FEE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057B81E5" w14:textId="77777777" w:rsidR="00717FA5" w:rsidRPr="00B72096" w:rsidRDefault="00717FA5" w:rsidP="00433FEE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327DDDFB" w14:textId="77777777" w:rsidR="00717FA5" w:rsidRPr="00B72096" w:rsidRDefault="00717FA5" w:rsidP="00433FEE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6E2AF64C" w14:textId="77777777" w:rsidR="00717FA5" w:rsidRPr="00B72096" w:rsidRDefault="00717FA5" w:rsidP="00433FEE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51586E3A" w14:textId="77777777" w:rsidR="00717FA5" w:rsidRPr="00B72096" w:rsidRDefault="00717FA5" w:rsidP="00433FEE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5C7CBACA" w14:textId="77777777" w:rsidR="00717FA5" w:rsidRPr="00B72096" w:rsidRDefault="00717FA5" w:rsidP="00433FEE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5CE1039D" w14:textId="77777777" w:rsidR="00717FA5" w:rsidRPr="00B72096" w:rsidRDefault="00717FA5" w:rsidP="00433FEE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2A19B4EC" w14:textId="77777777" w:rsidR="00717FA5" w:rsidRPr="00B72096" w:rsidRDefault="00717FA5" w:rsidP="00433FEE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71235A8F" w14:textId="3F58BA19" w:rsidR="00717FA5" w:rsidRPr="00B72096" w:rsidRDefault="00717FA5" w:rsidP="00433FEE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49E82719" w14:textId="77777777" w:rsidR="008677EE" w:rsidRPr="00B72096" w:rsidRDefault="008677EE" w:rsidP="00433FEE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23E90ED9" w14:textId="77777777" w:rsidR="00717FA5" w:rsidRPr="00B72096" w:rsidRDefault="00717FA5" w:rsidP="00433FEE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35F2D226" w14:textId="74560ACB" w:rsidR="003C6D39" w:rsidRPr="00B72096" w:rsidRDefault="003C6D39" w:rsidP="00433FEE">
      <w:pPr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B72096">
        <w:rPr>
          <w:rFonts w:ascii="Times New Roman" w:hAnsi="Times New Roman" w:cs="Times New Roman"/>
          <w:b/>
          <w:sz w:val="24"/>
          <w:szCs w:val="24"/>
          <w:lang w:val="en-GB"/>
        </w:rPr>
        <w:t>References supplementary material:</w:t>
      </w:r>
    </w:p>
    <w:p w14:paraId="2A0C82F8" w14:textId="2FED88F7" w:rsidR="004014DE" w:rsidRPr="00B72096" w:rsidRDefault="003C6D39" w:rsidP="004014D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B72096">
        <w:rPr>
          <w:rFonts w:ascii="Times New Roman" w:hAnsi="Times New Roman" w:cs="Times New Roman"/>
          <w:b/>
          <w:sz w:val="24"/>
          <w:szCs w:val="24"/>
          <w:lang w:val="en-GB"/>
        </w:rPr>
        <w:fldChar w:fldCharType="begin" w:fldLock="1"/>
      </w:r>
      <w:r w:rsidRPr="00B72096">
        <w:rPr>
          <w:rFonts w:ascii="Times New Roman" w:hAnsi="Times New Roman" w:cs="Times New Roman"/>
          <w:b/>
          <w:sz w:val="24"/>
          <w:szCs w:val="24"/>
          <w:lang w:val="en-GB"/>
        </w:rPr>
        <w:instrText xml:space="preserve">ADDIN Mendeley Bibliography CSL_BIBLIOGRAPHY </w:instrText>
      </w:r>
      <w:r w:rsidRPr="00B72096">
        <w:rPr>
          <w:rFonts w:ascii="Times New Roman" w:hAnsi="Times New Roman" w:cs="Times New Roman"/>
          <w:b/>
          <w:sz w:val="24"/>
          <w:szCs w:val="24"/>
          <w:lang w:val="en-GB"/>
        </w:rPr>
        <w:fldChar w:fldCharType="separate"/>
      </w:r>
      <w:r w:rsidR="004014DE" w:rsidRPr="00B72096">
        <w:rPr>
          <w:rFonts w:ascii="Times New Roman" w:hAnsi="Times New Roman" w:cs="Times New Roman"/>
          <w:noProof/>
          <w:sz w:val="24"/>
          <w:szCs w:val="24"/>
          <w:lang w:val="en-US"/>
        </w:rPr>
        <w:t>1.</w:t>
      </w:r>
      <w:r w:rsidR="004014DE" w:rsidRPr="00B72096">
        <w:rPr>
          <w:rFonts w:ascii="Times New Roman" w:hAnsi="Times New Roman" w:cs="Times New Roman"/>
          <w:noProof/>
          <w:sz w:val="24"/>
          <w:szCs w:val="24"/>
          <w:lang w:val="en-US"/>
        </w:rPr>
        <w:tab/>
        <w:t>GBIF. Global Biodiversity Information Facility. GBIF Home Page. (2018).</w:t>
      </w:r>
    </w:p>
    <w:p w14:paraId="3D092103" w14:textId="77777777" w:rsidR="004014DE" w:rsidRPr="00B72096" w:rsidRDefault="004014DE" w:rsidP="004014D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B72096">
        <w:rPr>
          <w:rFonts w:ascii="Times New Roman" w:hAnsi="Times New Roman" w:cs="Times New Roman"/>
          <w:noProof/>
          <w:sz w:val="24"/>
          <w:szCs w:val="24"/>
          <w:lang w:val="en-US"/>
        </w:rPr>
        <w:t>2.</w:t>
      </w:r>
      <w:r w:rsidRPr="00B72096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ACR. </w:t>
      </w:r>
      <w:r w:rsidRPr="00B7209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African Chiroptera Report 2018. AfricanBats NPC</w:t>
      </w:r>
      <w:r w:rsidRPr="00B72096">
        <w:rPr>
          <w:rFonts w:ascii="Times New Roman" w:hAnsi="Times New Roman" w:cs="Times New Roman"/>
          <w:noProof/>
          <w:sz w:val="24"/>
          <w:szCs w:val="24"/>
          <w:lang w:val="en-US"/>
        </w:rPr>
        <w:t>. (2018). doi:10.13140/RG.2.2.18794.82881</w:t>
      </w:r>
    </w:p>
    <w:p w14:paraId="22443D6B" w14:textId="77777777" w:rsidR="004014DE" w:rsidRPr="00B72096" w:rsidRDefault="004014DE" w:rsidP="004014D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B72096">
        <w:rPr>
          <w:rFonts w:ascii="Times New Roman" w:hAnsi="Times New Roman" w:cs="Times New Roman"/>
          <w:noProof/>
          <w:sz w:val="24"/>
          <w:szCs w:val="24"/>
          <w:lang w:val="en-US"/>
        </w:rPr>
        <w:t>3.</w:t>
      </w:r>
      <w:r w:rsidRPr="00B72096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ACR. </w:t>
      </w:r>
      <w:r w:rsidRPr="00B7209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African Chiroptera Report 2019. AfricanBats NPC</w:t>
      </w:r>
      <w:r w:rsidRPr="00B72096">
        <w:rPr>
          <w:rFonts w:ascii="Times New Roman" w:hAnsi="Times New Roman" w:cs="Times New Roman"/>
          <w:noProof/>
          <w:sz w:val="24"/>
          <w:szCs w:val="24"/>
          <w:lang w:val="en-US"/>
        </w:rPr>
        <w:t>. (2019). doi:10.13140/RG.2.2.27442.76482.1990-6471</w:t>
      </w:r>
    </w:p>
    <w:p w14:paraId="2EF4F6BB" w14:textId="37D07188" w:rsidR="004014DE" w:rsidRPr="00B72096" w:rsidRDefault="004014DE" w:rsidP="004014D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B72096">
        <w:rPr>
          <w:rFonts w:ascii="Times New Roman" w:hAnsi="Times New Roman" w:cs="Times New Roman"/>
          <w:noProof/>
          <w:sz w:val="24"/>
          <w:szCs w:val="24"/>
          <w:lang w:val="en-US"/>
        </w:rPr>
        <w:t>4.</w:t>
      </w:r>
      <w:r w:rsidRPr="00B72096">
        <w:rPr>
          <w:rFonts w:ascii="Times New Roman" w:hAnsi="Times New Roman" w:cs="Times New Roman"/>
          <w:noProof/>
          <w:sz w:val="24"/>
          <w:szCs w:val="24"/>
          <w:lang w:val="en-US"/>
        </w:rPr>
        <w:tab/>
        <w:t>ESRI. Environmental Systems Research Institute (ESRI). ArcGIS Release 10.6. Redlands, CA</w:t>
      </w:r>
      <w:r w:rsidR="00894AE5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894AE5" w:rsidRPr="00894AE5">
        <w:rPr>
          <w:rFonts w:ascii="Times New Roman" w:hAnsi="Times New Roman" w:cs="Times New Roman"/>
          <w:noProof/>
          <w:sz w:val="24"/>
          <w:szCs w:val="24"/>
          <w:lang w:val="en-US"/>
        </w:rPr>
        <w:t>(https://www.esri.com/en-us/home)</w:t>
      </w:r>
      <w:r w:rsidRPr="00B72096">
        <w:rPr>
          <w:rFonts w:ascii="Times New Roman" w:hAnsi="Times New Roman" w:cs="Times New Roman"/>
          <w:noProof/>
          <w:sz w:val="24"/>
          <w:szCs w:val="24"/>
          <w:lang w:val="en-US"/>
        </w:rPr>
        <w:t>. (2018).</w:t>
      </w:r>
    </w:p>
    <w:p w14:paraId="06AA3B01" w14:textId="77777777" w:rsidR="004014DE" w:rsidRPr="00B72096" w:rsidRDefault="004014DE" w:rsidP="004014D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B72096">
        <w:rPr>
          <w:rFonts w:ascii="Times New Roman" w:hAnsi="Times New Roman" w:cs="Times New Roman"/>
          <w:noProof/>
          <w:sz w:val="24"/>
          <w:szCs w:val="24"/>
          <w:lang w:val="en-US"/>
        </w:rPr>
        <w:t>5.</w:t>
      </w:r>
      <w:r w:rsidRPr="00B72096">
        <w:rPr>
          <w:rFonts w:ascii="Times New Roman" w:hAnsi="Times New Roman" w:cs="Times New Roman"/>
          <w:noProof/>
          <w:sz w:val="24"/>
          <w:szCs w:val="24"/>
          <w:lang w:val="en-US"/>
        </w:rPr>
        <w:tab/>
        <w:t>Phillips, S. J., Dudík, M. &amp; Schapire, R. E. [Internet] Maxent software for modeling species niches and distributions (Version 3.4.1). Available from url: http://biodiversityinformatics.amnh.org/open_source/maxent/. Accessed in 2019. (2017).</w:t>
      </w:r>
    </w:p>
    <w:p w14:paraId="4BA64B63" w14:textId="77777777" w:rsidR="004014DE" w:rsidRPr="00B72096" w:rsidRDefault="004014DE" w:rsidP="004014D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B72096">
        <w:rPr>
          <w:rFonts w:ascii="Times New Roman" w:hAnsi="Times New Roman" w:cs="Times New Roman"/>
          <w:noProof/>
          <w:sz w:val="24"/>
          <w:szCs w:val="24"/>
          <w:lang w:val="en-US"/>
        </w:rPr>
        <w:t>6.</w:t>
      </w:r>
      <w:r w:rsidRPr="00B72096">
        <w:rPr>
          <w:rFonts w:ascii="Times New Roman" w:hAnsi="Times New Roman" w:cs="Times New Roman"/>
          <w:noProof/>
          <w:sz w:val="24"/>
          <w:szCs w:val="24"/>
          <w:lang w:val="en-US"/>
        </w:rPr>
        <w:tab/>
        <w:t>R Core Team. R: A language and environment for statistical computing. R Foundation for Statistical Computing, Vienna, Austria. URL https://www.R-project.org/. (2017).</w:t>
      </w:r>
    </w:p>
    <w:p w14:paraId="45A6ED61" w14:textId="77777777" w:rsidR="004014DE" w:rsidRPr="00B72096" w:rsidRDefault="004014DE" w:rsidP="004014D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B72096">
        <w:rPr>
          <w:rFonts w:ascii="Times New Roman" w:hAnsi="Times New Roman" w:cs="Times New Roman"/>
          <w:noProof/>
          <w:sz w:val="24"/>
          <w:szCs w:val="24"/>
          <w:lang w:val="en-US"/>
        </w:rPr>
        <w:t>7.</w:t>
      </w:r>
      <w:r w:rsidRPr="00B72096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IUCN. IUCN (International Union for Conservation of Nature and Natural Resources). The IUCN Red List of Threatened Species. Version 2019-3. &lt;https://www.iucnredlist.org&gt;. </w:t>
      </w:r>
      <w:r w:rsidRPr="00B72096">
        <w:rPr>
          <w:rFonts w:ascii="Times New Roman" w:hAnsi="Times New Roman" w:cs="Times New Roman"/>
          <w:noProof/>
          <w:sz w:val="24"/>
          <w:szCs w:val="24"/>
        </w:rPr>
        <w:t xml:space="preserve">(2020). Available at: https://www.iucnredlist.org/search. </w:t>
      </w:r>
    </w:p>
    <w:p w14:paraId="0B53B177" w14:textId="77777777" w:rsidR="003C6D39" w:rsidRPr="00B72096" w:rsidRDefault="003C6D39" w:rsidP="00433FEE">
      <w:pPr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B72096">
        <w:rPr>
          <w:rFonts w:ascii="Times New Roman" w:hAnsi="Times New Roman" w:cs="Times New Roman"/>
          <w:b/>
          <w:sz w:val="24"/>
          <w:szCs w:val="24"/>
          <w:lang w:val="en-GB"/>
        </w:rPr>
        <w:fldChar w:fldCharType="end"/>
      </w:r>
    </w:p>
    <w:p w14:paraId="24CBC91F" w14:textId="77777777" w:rsidR="003C6D39" w:rsidRPr="00B72096" w:rsidRDefault="003C6D39" w:rsidP="00433FEE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sectPr w:rsidR="003C6D39" w:rsidRPr="00B72096" w:rsidSect="003C6D39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6A7234A" w14:textId="77777777" w:rsidR="007E7106" w:rsidRDefault="007E7106" w:rsidP="00B90AA7">
      <w:pPr>
        <w:spacing w:after="0" w:line="240" w:lineRule="auto"/>
      </w:pPr>
      <w:r>
        <w:separator/>
      </w:r>
    </w:p>
  </w:endnote>
  <w:endnote w:type="continuationSeparator" w:id="0">
    <w:p w14:paraId="1BE831BE" w14:textId="77777777" w:rsidR="007E7106" w:rsidRDefault="007E7106" w:rsidP="00B90AA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roid Sans Fallback">
    <w:altName w:val="Times New Roman"/>
    <w:panose1 w:val="00000000000000000000"/>
    <w:charset w:val="00"/>
    <w:family w:val="roman"/>
    <w:notTrueType/>
    <w:pitch w:val="default"/>
  </w:font>
  <w:font w:name="FreeSans">
    <w:altName w:val="Arial Unicode MS"/>
    <w:charset w:val="00"/>
    <w:family w:val="swiss"/>
    <w:pitch w:val="variable"/>
    <w:sig w:usb0="00000000" w:usb1="5007F9FB" w:usb2="000000A0" w:usb3="00000000" w:csb0="000200B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altName w:val="Malgun Gothic Semilight"/>
    <w:panose1 w:val="020B0604020202020204"/>
    <w:charset w:val="80"/>
    <w:family w:val="swiss"/>
    <w:pitch w:val="variable"/>
    <w:sig w:usb0="00000000" w:usb1="E9DFFFFF" w:usb2="0000003F" w:usb3="00000000" w:csb0="003F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8D15FD0" w14:textId="77777777" w:rsidR="007E7106" w:rsidRDefault="007E7106" w:rsidP="00B90AA7">
      <w:pPr>
        <w:spacing w:after="0" w:line="240" w:lineRule="auto"/>
      </w:pPr>
      <w:r>
        <w:separator/>
      </w:r>
    </w:p>
  </w:footnote>
  <w:footnote w:type="continuationSeparator" w:id="0">
    <w:p w14:paraId="13AF2579" w14:textId="77777777" w:rsidR="007E7106" w:rsidRDefault="007E7106" w:rsidP="00B90AA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9687F7F"/>
    <w:multiLevelType w:val="hybridMultilevel"/>
    <w:tmpl w:val="1B747F7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54D70D6C"/>
    <w:multiLevelType w:val="hybridMultilevel"/>
    <w:tmpl w:val="74D8F744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7992864"/>
    <w:multiLevelType w:val="hybridMultilevel"/>
    <w:tmpl w:val="1DE0724C"/>
    <w:lvl w:ilvl="0" w:tplc="C64E19AC">
      <w:start w:val="1"/>
      <w:numFmt w:val="decimal"/>
      <w:lvlText w:val="%1.)"/>
      <w:lvlJc w:val="left"/>
      <w:pPr>
        <w:ind w:left="360" w:hanging="360"/>
      </w:pPr>
      <w:rPr>
        <w:rFonts w:hint="default"/>
        <w:i w:val="0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04492"/>
    <w:rsid w:val="00012AB6"/>
    <w:rsid w:val="000259EE"/>
    <w:rsid w:val="00055C2A"/>
    <w:rsid w:val="00084607"/>
    <w:rsid w:val="000D4E94"/>
    <w:rsid w:val="000D69C2"/>
    <w:rsid w:val="000E5CEE"/>
    <w:rsid w:val="00110264"/>
    <w:rsid w:val="0016167E"/>
    <w:rsid w:val="00194D6A"/>
    <w:rsid w:val="001F462D"/>
    <w:rsid w:val="00286FF2"/>
    <w:rsid w:val="002F735C"/>
    <w:rsid w:val="003110F3"/>
    <w:rsid w:val="00323D7B"/>
    <w:rsid w:val="0039345A"/>
    <w:rsid w:val="003C597F"/>
    <w:rsid w:val="003C6D39"/>
    <w:rsid w:val="003E5009"/>
    <w:rsid w:val="004014DE"/>
    <w:rsid w:val="00412CF8"/>
    <w:rsid w:val="00430CCC"/>
    <w:rsid w:val="00431181"/>
    <w:rsid w:val="00433FEE"/>
    <w:rsid w:val="004463E1"/>
    <w:rsid w:val="00457FAA"/>
    <w:rsid w:val="0047096B"/>
    <w:rsid w:val="0048428F"/>
    <w:rsid w:val="004E4411"/>
    <w:rsid w:val="00513E4D"/>
    <w:rsid w:val="0055327A"/>
    <w:rsid w:val="00554E26"/>
    <w:rsid w:val="005755FF"/>
    <w:rsid w:val="005F186C"/>
    <w:rsid w:val="0062155E"/>
    <w:rsid w:val="006361BC"/>
    <w:rsid w:val="006529CD"/>
    <w:rsid w:val="006D4EDF"/>
    <w:rsid w:val="006E2086"/>
    <w:rsid w:val="00717FA5"/>
    <w:rsid w:val="00721EC8"/>
    <w:rsid w:val="00735FE7"/>
    <w:rsid w:val="00757694"/>
    <w:rsid w:val="00772480"/>
    <w:rsid w:val="007E7106"/>
    <w:rsid w:val="00804492"/>
    <w:rsid w:val="008453D6"/>
    <w:rsid w:val="0084774A"/>
    <w:rsid w:val="008677EE"/>
    <w:rsid w:val="00894AE5"/>
    <w:rsid w:val="008A4C03"/>
    <w:rsid w:val="008B063E"/>
    <w:rsid w:val="008C6EAA"/>
    <w:rsid w:val="0093280E"/>
    <w:rsid w:val="009A0980"/>
    <w:rsid w:val="009A7DA0"/>
    <w:rsid w:val="00A1319C"/>
    <w:rsid w:val="00A166A0"/>
    <w:rsid w:val="00A41EBA"/>
    <w:rsid w:val="00AF0786"/>
    <w:rsid w:val="00B438C6"/>
    <w:rsid w:val="00B50F07"/>
    <w:rsid w:val="00B72096"/>
    <w:rsid w:val="00B75481"/>
    <w:rsid w:val="00B90AA7"/>
    <w:rsid w:val="00BA75D4"/>
    <w:rsid w:val="00BB6727"/>
    <w:rsid w:val="00C22426"/>
    <w:rsid w:val="00C249CC"/>
    <w:rsid w:val="00C24DBC"/>
    <w:rsid w:val="00C314D9"/>
    <w:rsid w:val="00C97F80"/>
    <w:rsid w:val="00D00005"/>
    <w:rsid w:val="00D41808"/>
    <w:rsid w:val="00D63AFD"/>
    <w:rsid w:val="00DC7563"/>
    <w:rsid w:val="00DD6991"/>
    <w:rsid w:val="00E15D14"/>
    <w:rsid w:val="00E5085A"/>
    <w:rsid w:val="00E9678C"/>
    <w:rsid w:val="00ED2804"/>
    <w:rsid w:val="00F60CA2"/>
    <w:rsid w:val="00F86394"/>
    <w:rsid w:val="00FA6B91"/>
    <w:rsid w:val="00FB1EB1"/>
    <w:rsid w:val="00FE44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8C80792"/>
  <w15:chartTrackingRefBased/>
  <w15:docId w15:val="{A9F64E8F-3A2F-4315-B89A-02718B03AC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433FEE"/>
    <w:pPr>
      <w:keepNext/>
      <w:keepLines/>
      <w:pBdr>
        <w:top w:val="nil"/>
        <w:left w:val="nil"/>
        <w:bottom w:val="nil"/>
        <w:right w:val="nil"/>
        <w:between w:val="nil"/>
        <w:bar w:val="nil"/>
      </w:pBdr>
      <w:spacing w:before="480" w:after="0" w:line="276" w:lineRule="auto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  <w:u w:color="000000"/>
      <w:bdr w:val="nil"/>
    </w:rPr>
  </w:style>
  <w:style w:type="paragraph" w:styleId="berschrift6">
    <w:name w:val="heading 6"/>
    <w:basedOn w:val="Standard"/>
    <w:next w:val="Standard"/>
    <w:link w:val="berschrift6Zchn"/>
    <w:uiPriority w:val="9"/>
    <w:unhideWhenUsed/>
    <w:qFormat/>
    <w:rsid w:val="00433FEE"/>
    <w:pPr>
      <w:keepNext/>
      <w:keepLines/>
      <w:pBdr>
        <w:top w:val="nil"/>
        <w:left w:val="nil"/>
        <w:bottom w:val="nil"/>
        <w:right w:val="nil"/>
        <w:between w:val="nil"/>
        <w:bar w:val="nil"/>
      </w:pBdr>
      <w:spacing w:before="200" w:after="0" w:line="276" w:lineRule="auto"/>
      <w:outlineLvl w:val="5"/>
    </w:pPr>
    <w:rPr>
      <w:rFonts w:asciiTheme="majorHAnsi" w:eastAsiaTheme="majorEastAsia" w:hAnsiTheme="majorHAnsi" w:cstheme="majorBidi"/>
      <w:i/>
      <w:iCs/>
      <w:color w:val="1F4D78" w:themeColor="accent1" w:themeShade="7F"/>
      <w:u w:color="000000"/>
      <w:bdr w:val="nil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Beschriftung">
    <w:name w:val="caption"/>
    <w:basedOn w:val="Standard"/>
    <w:link w:val="BeschriftungZchn"/>
    <w:autoRedefine/>
    <w:uiPriority w:val="35"/>
    <w:qFormat/>
    <w:rsid w:val="002F735C"/>
    <w:pPr>
      <w:suppressLineNumbers/>
      <w:suppressAutoHyphens/>
      <w:spacing w:before="120" w:after="120"/>
    </w:pPr>
    <w:rPr>
      <w:rFonts w:ascii="Arial" w:eastAsia="Droid Sans Fallback" w:hAnsi="Arial" w:cs="FreeSans"/>
      <w:iCs/>
      <w:color w:val="00000A"/>
      <w:sz w:val="24"/>
      <w:szCs w:val="24"/>
    </w:rPr>
  </w:style>
  <w:style w:type="character" w:customStyle="1" w:styleId="BeschriftungZchn">
    <w:name w:val="Beschriftung Zchn"/>
    <w:basedOn w:val="Absatz-Standardschriftart"/>
    <w:link w:val="Beschriftung"/>
    <w:uiPriority w:val="35"/>
    <w:rsid w:val="002F735C"/>
    <w:rPr>
      <w:rFonts w:ascii="Arial" w:eastAsia="Droid Sans Fallback" w:hAnsi="Arial" w:cs="FreeSans"/>
      <w:iCs/>
      <w:color w:val="00000A"/>
      <w:sz w:val="24"/>
      <w:szCs w:val="24"/>
    </w:rPr>
  </w:style>
  <w:style w:type="table" w:styleId="Gitternetztabelle1hell">
    <w:name w:val="Grid Table 1 Light"/>
    <w:basedOn w:val="NormaleTabelle"/>
    <w:uiPriority w:val="46"/>
    <w:rsid w:val="006529CD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berschrift1Zchn">
    <w:name w:val="Überschrift 1 Zchn"/>
    <w:basedOn w:val="Absatz-Standardschriftart"/>
    <w:link w:val="berschrift1"/>
    <w:uiPriority w:val="9"/>
    <w:rsid w:val="00433FEE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  <w:u w:color="000000"/>
      <w:bdr w:val="nil"/>
    </w:rPr>
  </w:style>
  <w:style w:type="character" w:customStyle="1" w:styleId="berschrift6Zchn">
    <w:name w:val="Überschrift 6 Zchn"/>
    <w:basedOn w:val="Absatz-Standardschriftart"/>
    <w:link w:val="berschrift6"/>
    <w:uiPriority w:val="9"/>
    <w:rsid w:val="00433FEE"/>
    <w:rPr>
      <w:rFonts w:asciiTheme="majorHAnsi" w:eastAsiaTheme="majorEastAsia" w:hAnsiTheme="majorHAnsi" w:cstheme="majorBidi"/>
      <w:i/>
      <w:iCs/>
      <w:color w:val="1F4D78" w:themeColor="accent1" w:themeShade="7F"/>
      <w:u w:color="000000"/>
      <w:bdr w:val="nil"/>
    </w:rPr>
  </w:style>
  <w:style w:type="character" w:styleId="Hyperlink">
    <w:name w:val="Hyperlink"/>
    <w:basedOn w:val="Absatz-Standardschriftart"/>
    <w:uiPriority w:val="99"/>
    <w:unhideWhenUsed/>
    <w:rsid w:val="00433FEE"/>
    <w:rPr>
      <w:color w:val="0563C1" w:themeColor="hyperlink"/>
      <w:u w:val="single"/>
    </w:rPr>
  </w:style>
  <w:style w:type="paragraph" w:styleId="HTMLVorformatiert">
    <w:name w:val="HTML Preformatted"/>
    <w:basedOn w:val="Standard"/>
    <w:link w:val="HTMLVorformatiertZchn"/>
    <w:uiPriority w:val="99"/>
    <w:unhideWhenUsed/>
    <w:rsid w:val="00433FE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de-DE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rsid w:val="00433FEE"/>
    <w:rPr>
      <w:rFonts w:ascii="Courier New" w:eastAsia="Times New Roman" w:hAnsi="Courier New" w:cs="Courier New"/>
      <w:sz w:val="20"/>
      <w:szCs w:val="20"/>
      <w:lang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33FEE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ahoma" w:eastAsia="Arial Unicode MS" w:hAnsi="Tahoma" w:cs="Tahoma"/>
      <w:sz w:val="16"/>
      <w:szCs w:val="16"/>
      <w:bdr w:val="nil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33FEE"/>
    <w:rPr>
      <w:rFonts w:ascii="Tahoma" w:eastAsia="Arial Unicode MS" w:hAnsi="Tahoma" w:cs="Tahoma"/>
      <w:sz w:val="16"/>
      <w:szCs w:val="16"/>
      <w:bdr w:val="nil"/>
    </w:rPr>
  </w:style>
  <w:style w:type="paragraph" w:styleId="Listenabsatz">
    <w:name w:val="List Paragraph"/>
    <w:basedOn w:val="Standard"/>
    <w:uiPriority w:val="34"/>
    <w:qFormat/>
    <w:rsid w:val="00433FEE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  <w:ind w:left="720"/>
      <w:contextualSpacing/>
    </w:pPr>
    <w:rPr>
      <w:rFonts w:ascii="Times New Roman" w:eastAsia="Arial Unicode MS" w:hAnsi="Times New Roman" w:cs="Times New Roman"/>
      <w:sz w:val="20"/>
      <w:szCs w:val="20"/>
      <w:bdr w:val="nil"/>
    </w:rPr>
  </w:style>
  <w:style w:type="character" w:customStyle="1" w:styleId="sciname">
    <w:name w:val="sciname"/>
    <w:basedOn w:val="Absatz-Standardschriftart"/>
    <w:rsid w:val="00AF0786"/>
  </w:style>
  <w:style w:type="character" w:customStyle="1" w:styleId="genus">
    <w:name w:val="genus"/>
    <w:basedOn w:val="Absatz-Standardschriftart"/>
    <w:rsid w:val="00AF0786"/>
  </w:style>
  <w:style w:type="character" w:customStyle="1" w:styleId="species">
    <w:name w:val="species"/>
    <w:basedOn w:val="Absatz-Standardschriftart"/>
    <w:rsid w:val="00AF0786"/>
  </w:style>
  <w:style w:type="paragraph" w:customStyle="1" w:styleId="Papertext">
    <w:name w:val="Papertext"/>
    <w:basedOn w:val="StandardWeb"/>
    <w:link w:val="PapertextZchn"/>
    <w:qFormat/>
    <w:rsid w:val="00E5085A"/>
    <w:pPr>
      <w:pBdr>
        <w:top w:val="nil"/>
        <w:left w:val="nil"/>
        <w:bottom w:val="nil"/>
        <w:right w:val="nil"/>
        <w:between w:val="nil"/>
        <w:bar w:val="nil"/>
      </w:pBdr>
      <w:spacing w:after="0" w:line="480" w:lineRule="auto"/>
      <w:jc w:val="both"/>
    </w:pPr>
    <w:rPr>
      <w:rFonts w:eastAsia="Arial Unicode MS" w:cs="Arial Unicode MS"/>
      <w:color w:val="000000"/>
      <w:u w:color="000000"/>
      <w:bdr w:val="nil"/>
      <w:lang w:val="en-GB" w:eastAsia="de-DE"/>
    </w:rPr>
  </w:style>
  <w:style w:type="character" w:customStyle="1" w:styleId="PapertextZchn">
    <w:name w:val="Papertext Zchn"/>
    <w:basedOn w:val="Absatz-Standardschriftart"/>
    <w:link w:val="Papertext"/>
    <w:rsid w:val="00E5085A"/>
    <w:rPr>
      <w:rFonts w:ascii="Times New Roman" w:eastAsia="Arial Unicode MS" w:hAnsi="Times New Roman" w:cs="Arial Unicode MS"/>
      <w:color w:val="000000"/>
      <w:sz w:val="24"/>
      <w:szCs w:val="24"/>
      <w:u w:color="000000"/>
      <w:bdr w:val="nil"/>
      <w:lang w:val="en-GB" w:eastAsia="de-DE"/>
    </w:rPr>
  </w:style>
  <w:style w:type="paragraph" w:styleId="StandardWeb">
    <w:name w:val="Normal (Web)"/>
    <w:basedOn w:val="Standard"/>
    <w:uiPriority w:val="99"/>
    <w:semiHidden/>
    <w:unhideWhenUsed/>
    <w:rsid w:val="00E5085A"/>
    <w:rPr>
      <w:rFonts w:ascii="Times New Roman" w:hAnsi="Times New Roman" w:cs="Times New Roman"/>
      <w:sz w:val="24"/>
      <w:szCs w:val="24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431181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431181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431181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431181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431181"/>
    <w:rPr>
      <w:b/>
      <w:bCs/>
      <w:sz w:val="20"/>
      <w:szCs w:val="20"/>
    </w:rPr>
  </w:style>
  <w:style w:type="paragraph" w:styleId="Kopfzeile">
    <w:name w:val="header"/>
    <w:basedOn w:val="Standard"/>
    <w:link w:val="KopfzeileZchn"/>
    <w:uiPriority w:val="99"/>
    <w:unhideWhenUsed/>
    <w:rsid w:val="00B90AA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B90AA7"/>
  </w:style>
  <w:style w:type="paragraph" w:styleId="Fuzeile">
    <w:name w:val="footer"/>
    <w:basedOn w:val="Standard"/>
    <w:link w:val="FuzeileZchn"/>
    <w:uiPriority w:val="99"/>
    <w:unhideWhenUsed/>
    <w:rsid w:val="00B90AA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B90AA7"/>
  </w:style>
  <w:style w:type="character" w:customStyle="1" w:styleId="gnkrckgcgsb">
    <w:name w:val="gnkrckgcgsb"/>
    <w:basedOn w:val="Absatz-Standardschriftart"/>
    <w:rsid w:val="00BA75D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556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899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235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23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334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555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323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36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210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38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emf"/><Relationship Id="rId18" Type="http://schemas.openxmlformats.org/officeDocument/2006/relationships/image" Target="media/image11.emf"/><Relationship Id="rId26" Type="http://schemas.openxmlformats.org/officeDocument/2006/relationships/image" Target="media/image19.emf"/><Relationship Id="rId39" Type="http://schemas.openxmlformats.org/officeDocument/2006/relationships/hyperlink" Target="https://dx.doi.org/10.2305/IUCN.UK.2008.RLTS.T7084A12824968.en" TargetMode="External"/><Relationship Id="rId21" Type="http://schemas.openxmlformats.org/officeDocument/2006/relationships/image" Target="media/image14.emf"/><Relationship Id="rId34" Type="http://schemas.openxmlformats.org/officeDocument/2006/relationships/image" Target="media/image27.png"/><Relationship Id="rId42" Type="http://schemas.openxmlformats.org/officeDocument/2006/relationships/hyperlink" Target="https://dx.doi.org/10.2305/IUCN.UK.2016-1.RLTS.T13402A22126384.en" TargetMode="Externa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emf"/><Relationship Id="rId29" Type="http://schemas.openxmlformats.org/officeDocument/2006/relationships/image" Target="media/image2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24" Type="http://schemas.openxmlformats.org/officeDocument/2006/relationships/image" Target="media/image17.emf"/><Relationship Id="rId32" Type="http://schemas.openxmlformats.org/officeDocument/2006/relationships/image" Target="media/image25.png"/><Relationship Id="rId37" Type="http://schemas.openxmlformats.org/officeDocument/2006/relationships/hyperlink" Target="https://dx.doi.org/10.2305/IUCN.UK.2016-3.RLTS.T10734A21999919.en" TargetMode="External"/><Relationship Id="rId40" Type="http://schemas.openxmlformats.org/officeDocument/2006/relationships/hyperlink" Target="https://dx.doi.org/10.2305/IUCN.UK.2016-2.RLTS.T7903A22122670.en" TargetMode="External"/><Relationship Id="rId45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8.emf"/><Relationship Id="rId23" Type="http://schemas.openxmlformats.org/officeDocument/2006/relationships/image" Target="media/image16.emf"/><Relationship Id="rId28" Type="http://schemas.openxmlformats.org/officeDocument/2006/relationships/image" Target="media/image21.png"/><Relationship Id="rId36" Type="http://schemas.openxmlformats.org/officeDocument/2006/relationships/hyperlink" Target="https://dx.doi.org/10.2305/IUCN.UK.2016-1.RLTS.T7909A22116503.en" TargetMode="External"/><Relationship Id="rId10" Type="http://schemas.openxmlformats.org/officeDocument/2006/relationships/image" Target="media/image3.emf"/><Relationship Id="rId19" Type="http://schemas.openxmlformats.org/officeDocument/2006/relationships/image" Target="media/image12.emf"/><Relationship Id="rId31" Type="http://schemas.openxmlformats.org/officeDocument/2006/relationships/image" Target="media/image24.png"/><Relationship Id="rId44" Type="http://schemas.openxmlformats.org/officeDocument/2006/relationships/hyperlink" Target="https://dx.doi.org/10.2305/IUCN.UK.2016-2.RLTS.T29730A22043105.en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image" Target="media/image7.emf"/><Relationship Id="rId22" Type="http://schemas.openxmlformats.org/officeDocument/2006/relationships/image" Target="media/image15.emf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43" Type="http://schemas.openxmlformats.org/officeDocument/2006/relationships/hyperlink" Target="https://dx.doi.org/10.2305/IUCN.UK.2017-2.RLTS.T13838A22075340.en" TargetMode="External"/><Relationship Id="rId8" Type="http://schemas.openxmlformats.org/officeDocument/2006/relationships/image" Target="media/image1.tiff"/><Relationship Id="rId3" Type="http://schemas.openxmlformats.org/officeDocument/2006/relationships/styles" Target="styles.xml"/><Relationship Id="rId12" Type="http://schemas.openxmlformats.org/officeDocument/2006/relationships/image" Target="media/image5.emf"/><Relationship Id="rId17" Type="http://schemas.openxmlformats.org/officeDocument/2006/relationships/image" Target="media/image10.emf"/><Relationship Id="rId25" Type="http://schemas.openxmlformats.org/officeDocument/2006/relationships/image" Target="media/image18.emf"/><Relationship Id="rId33" Type="http://schemas.openxmlformats.org/officeDocument/2006/relationships/image" Target="media/image26.png"/><Relationship Id="rId38" Type="http://schemas.openxmlformats.org/officeDocument/2006/relationships/hyperlink" Target="https://dx.doi.org/10.2305/IUCN.UK.2016-1.RLTS.T84463104A22046504.en" TargetMode="External"/><Relationship Id="rId46" Type="http://schemas.openxmlformats.org/officeDocument/2006/relationships/theme" Target="theme/theme1.xml"/><Relationship Id="rId20" Type="http://schemas.openxmlformats.org/officeDocument/2006/relationships/image" Target="media/image13.emf"/><Relationship Id="rId41" Type="http://schemas.openxmlformats.org/officeDocument/2006/relationships/hyperlink" Target="https://dx.doi.org/10.2305/IUCN.UK.2017-2.RLTS.T44698A22073874.e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E4CE75E-C9A3-483D-92C0-5C58CE7AB8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5</Pages>
  <Words>13235</Words>
  <Characters>75444</Characters>
  <Application>Microsoft Office Word</Application>
  <DocSecurity>0</DocSecurity>
  <Lines>628</Lines>
  <Paragraphs>17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5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sa</dc:creator>
  <cp:keywords/>
  <dc:description/>
  <cp:lastModifiedBy>Lisa</cp:lastModifiedBy>
  <cp:revision>3</cp:revision>
  <cp:lastPrinted>2020-07-31T08:21:00Z</cp:lastPrinted>
  <dcterms:created xsi:type="dcterms:W3CDTF">2020-07-31T11:17:00Z</dcterms:created>
  <dcterms:modified xsi:type="dcterms:W3CDTF">2020-07-31T11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harvard-cite-them-right</vt:lpwstr>
  </property>
  <property fmtid="{D5CDD505-2E9C-101B-9397-08002B2CF9AE}" pid="5" name="Mendeley Recent Style Name 1_1">
    <vt:lpwstr>Cite Them Right 10th edition - Harvard</vt:lpwstr>
  </property>
  <property fmtid="{D5CDD505-2E9C-101B-9397-08002B2CF9AE}" pid="6" name="Mendeley Recent Style Id 2_1">
    <vt:lpwstr>http://www.zotero.org/styles/ieee</vt:lpwstr>
  </property>
  <property fmtid="{D5CDD505-2E9C-101B-9397-08002B2CF9AE}" pid="7" name="Mendeley Recent Style Name 2_1">
    <vt:lpwstr>IEEE</vt:lpwstr>
  </property>
  <property fmtid="{D5CDD505-2E9C-101B-9397-08002B2CF9AE}" pid="8" name="Mendeley Recent Style Id 3_1">
    <vt:lpwstr>http://www.zotero.org/styles/modern-humanities-research-association</vt:lpwstr>
  </property>
  <property fmtid="{D5CDD505-2E9C-101B-9397-08002B2CF9AE}" pid="9" name="Mendeley Recent Style Name 3_1">
    <vt:lpwstr>Modern Humanities Research Association 3rd edition (note with bibliography)</vt:lpwstr>
  </property>
  <property fmtid="{D5CDD505-2E9C-101B-9397-08002B2CF9AE}" pid="10" name="Mendeley Recent Style Id 4_1">
    <vt:lpwstr>http://www.zotero.org/styles/modern-language-association</vt:lpwstr>
  </property>
  <property fmtid="{D5CDD505-2E9C-101B-9397-08002B2CF9AE}" pid="11" name="Mendeley Recent Style Name 4_1">
    <vt:lpwstr>Modern Language Association 8th edition</vt:lpwstr>
  </property>
  <property fmtid="{D5CDD505-2E9C-101B-9397-08002B2CF9AE}" pid="12" name="Mendeley Recent Style Id 5_1">
    <vt:lpwstr>http://www.zotero.org/styles/nature</vt:lpwstr>
  </property>
  <property fmtid="{D5CDD505-2E9C-101B-9397-08002B2CF9AE}" pid="13" name="Mendeley Recent Style Name 5_1">
    <vt:lpwstr>Nature</vt:lpwstr>
  </property>
  <property fmtid="{D5CDD505-2E9C-101B-9397-08002B2CF9AE}" pid="14" name="Mendeley Recent Style Id 6_1">
    <vt:lpwstr>http://www.zotero.org/styles/plos-biology</vt:lpwstr>
  </property>
  <property fmtid="{D5CDD505-2E9C-101B-9397-08002B2CF9AE}" pid="15" name="Mendeley Recent Style Name 6_1">
    <vt:lpwstr>PLOS Biology</vt:lpwstr>
  </property>
  <property fmtid="{D5CDD505-2E9C-101B-9397-08002B2CF9AE}" pid="16" name="Mendeley Recent Style Id 7_1">
    <vt:lpwstr>http://www.zotero.org/styles/plos-one</vt:lpwstr>
  </property>
  <property fmtid="{D5CDD505-2E9C-101B-9397-08002B2CF9AE}" pid="17" name="Mendeley Recent Style Name 7_1">
    <vt:lpwstr>PLOS ONE</vt:lpwstr>
  </property>
  <property fmtid="{D5CDD505-2E9C-101B-9397-08002B2CF9AE}" pid="18" name="Mendeley Recent Style Id 8_1">
    <vt:lpwstr>http://www.zotero.org/styles/parasitology-research</vt:lpwstr>
  </property>
  <property fmtid="{D5CDD505-2E9C-101B-9397-08002B2CF9AE}" pid="19" name="Mendeley Recent Style Name 8_1">
    <vt:lpwstr>Parasitology Research</vt:lpwstr>
  </property>
  <property fmtid="{D5CDD505-2E9C-101B-9397-08002B2CF9AE}" pid="20" name="Mendeley Recent Style Id 9_1">
    <vt:lpwstr>http://www.zotero.org/styles/scientific-reports</vt:lpwstr>
  </property>
  <property fmtid="{D5CDD505-2E9C-101B-9397-08002B2CF9AE}" pid="21" name="Mendeley Recent Style Name 9_1">
    <vt:lpwstr>Scientific Reports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63b5402-77d6-3a9c-8da6-58f228959963</vt:lpwstr>
  </property>
  <property fmtid="{D5CDD505-2E9C-101B-9397-08002B2CF9AE}" pid="24" name="Mendeley Citation Style_1">
    <vt:lpwstr>http://www.zotero.org/styles/scientific-reports</vt:lpwstr>
  </property>
</Properties>
</file>